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1A5586B4" w14:textId="78B7ADB1" w:rsidR="007E5DB5" w:rsidRDefault="007E5DB5" w:rsidP="007E5DB5">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 xml:space="preserve">By means of non-equilibrium molecular dynamics simulation, </w:t>
      </w:r>
      <w:r>
        <w:rPr>
          <w:rFonts w:ascii="Times New Roman" w:hAnsi="Times New Roman" w:cs="Times New Roman"/>
          <w:color w:val="000000" w:themeColor="text1"/>
        </w:rPr>
        <w:t xml:space="preserve">we systematically study the thermal transportation properties of different types of multilayer silicon. It is </w:t>
      </w:r>
      <w:r w:rsidRPr="00F6009E">
        <w:rPr>
          <w:rFonts w:ascii="Times New Roman" w:hAnsi="Times New Roman" w:cs="Times New Roman"/>
          <w:color w:val="000000" w:themeColor="text1"/>
        </w:rPr>
        <w:t>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Pr="00F6009E">
        <w:rPr>
          <w:rFonts w:ascii="Times New Roman" w:hAnsi="Times New Roman" w:cs="Times New Roman"/>
          <w:color w:val="000000" w:themeColor="text1"/>
        </w:rPr>
        <w:t>urface reconstruction</w:t>
      </w:r>
      <w:r>
        <w:rPr>
          <w:rFonts w:ascii="Times New Roman" w:hAnsi="Times New Roman" w:cs="Times New Roman"/>
          <w:color w:val="000000" w:themeColor="text1"/>
        </w:rPr>
        <w:t xml:space="preserve"> affects heat transport very well </w:t>
      </w:r>
      <w:r w:rsidRPr="00F6009E">
        <w:rPr>
          <w:rFonts w:ascii="Times New Roman" w:hAnsi="Times New Roman" w:cs="Times New Roman"/>
          <w:color w:val="000000" w:themeColor="text1"/>
        </w:rPr>
        <w:t xml:space="preserve">, the thermal conductivity of </w:t>
      </w:r>
      <w:r>
        <w:rPr>
          <w:rFonts w:ascii="Times New Roman" w:hAnsi="Times New Roman" w:cs="Times New Roman"/>
          <w:color w:val="000000" w:themeColor="text1"/>
        </w:rPr>
        <w:t>bi</w:t>
      </w:r>
      <w:r w:rsidRPr="00F6009E">
        <w:rPr>
          <w:rFonts w:ascii="Times New Roman" w:hAnsi="Times New Roman" w:cs="Times New Roman"/>
          <w:color w:val="000000" w:themeColor="text1"/>
        </w:rPr>
        <w:t xml:space="preserve">layer silicon </w:t>
      </w:r>
      <w:r>
        <w:rPr>
          <w:rFonts w:ascii="Times New Roman" w:hAnsi="Times New Roman" w:cs="Times New Roman"/>
          <w:color w:val="000000" w:themeColor="text1"/>
        </w:rPr>
        <w:t xml:space="preserve">with different reconstruction </w:t>
      </w:r>
      <w:r w:rsidRPr="00F6009E">
        <w:rPr>
          <w:rFonts w:ascii="Times New Roman" w:hAnsi="Times New Roman" w:cs="Times New Roman"/>
          <w:color w:val="000000" w:themeColor="text1"/>
        </w:rPr>
        <w:t>can reach up to 11.6 W/mK, and can be as low as 1.2 W/mK</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 xml:space="preserve"> which is due to the smaller affection in more layer structure.</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This work could be helpful in the field of heat management, thermoelectric applications involving silicon and other multilayer nano materials in the future.</w:t>
      </w:r>
    </w:p>
    <w:p w14:paraId="398F69D8" w14:textId="77777777" w:rsidR="00E03F52" w:rsidRPr="00C07B53" w:rsidRDefault="00E03F52" w:rsidP="007E5DB5">
      <w:pPr>
        <w:ind w:firstLineChars="288" w:firstLine="605"/>
        <w:jc w:val="left"/>
        <w:rPr>
          <w:rFonts w:ascii="Times New Roman" w:hAnsi="Times New Roman" w:cs="Times New Roman"/>
          <w:color w:val="000000" w:themeColor="text1"/>
        </w:rPr>
      </w:pPr>
    </w:p>
    <w:p w14:paraId="610DC4B7" w14:textId="7CFF3C3F" w:rsidR="004924E9" w:rsidRPr="00C07B53" w:rsidRDefault="00407523" w:rsidP="00E03F52">
      <w:pPr>
        <w:jc w:val="left"/>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multilayer silicon</w:t>
      </w:r>
      <w:r w:rsidR="004924E9"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s</w:t>
      </w:r>
      <w:r w:rsidR="00E03F52" w:rsidRPr="00F6009E">
        <w:rPr>
          <w:rFonts w:ascii="Times New Roman" w:hAnsi="Times New Roman" w:cs="Times New Roman"/>
          <w:color w:val="000000" w:themeColor="text1"/>
        </w:rPr>
        <w:t>urface reconstruction</w:t>
      </w:r>
      <w:r w:rsidR="004924E9" w:rsidRPr="00C07B53">
        <w:rPr>
          <w:rFonts w:ascii="Times New Roman" w:hAnsi="Times New Roman" w:cs="Times New Roman"/>
          <w:color w:val="000000" w:themeColor="text1"/>
        </w:rPr>
        <w:t xml:space="preserve">, </w:t>
      </w:r>
      <w:r w:rsidR="00E03F52" w:rsidRPr="00F6009E">
        <w:rPr>
          <w:rFonts w:ascii="Times New Roman" w:hAnsi="Times New Roman" w:cs="Times New Roman"/>
          <w:color w:val="000000" w:themeColor="text1"/>
        </w:rPr>
        <w:t>anisotropy</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9302E9C"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413B2F">
        <w:rPr>
          <w:rFonts w:hint="eastAsia"/>
        </w:rPr>
        <w:t xml:space="preserve"> </w:t>
      </w:r>
      <w:r w:rsidR="00413B2F">
        <w:fldChar w:fldCharType="begin" w:fldLock="1"/>
      </w:r>
      <w:r w:rsidR="00413B2F">
        <w:instrText>ADDIN CSL_CITATION { "citationItems" : [ { "id" : "ITEM-1", "itemData" : { "DOI" : "10.1038/nnano.2014.35", "ISBN" : "1748-3387", "ISSN" : "1748-3395", "PMID" : "24584274", "abstract" : "Two-dimensional crystals have emerged as a class of materials that may impact future electronic technologies. Experimentally identifying and characterizing new functional two-dimensional materials is challenging, but also potentially rewarding. Here, we fabricate field-effect transistors based on few-layer black phosphorus crystals with thickness down to a few nanometres. Reliable transistor performance is achieved at room temperature in samples thinner than 7.5 nm, with drain current modulation on the order of 10(5) and well-developed current saturation in the I-V characteristics. The charge-carrier mobility is found to be thickness-dependent, with the highest values up to \u223c 1,000 cm(2) V(-1) s(-1) obtained for a thickness of \u223c 10 nm. Our results demonstrate the potential of black phosphorus thin crystals as a new two-dimensional material for applications in nanoelectronic devices.", "author" : [ { "dropping-particle" : "", "family" : "Li", "given" : "Likai", "non-dropping-particle" : "", "parse-names" : false, "suffix" : "" }, { "dropping-particle" : "", "family" : "Yu", "given" : "Yijun", "non-dropping-particle" : "", "parse-names" : false, "suffix" : "" }, { "dropping-particle" : "", "family" : "Ye", "given" : "Guo Jun", "non-dropping-particle" : "", "parse-names" : false, "suffix" : "" }, { "dropping-particle" : "", "family" : "Ge", "given" : "Qingqin", "non-dropping-particle" : "", "parse-names" : false, "suffix" : "" }, { "dropping-particle" : "", "family" : "Ou", "given" : "Xuedong", "non-dropping-particle" : "", "parse-names" : false, "suffix" : "" }, { "dropping-particle" : "", "family" : "Wu", "given" : "Hua", "non-dropping-particle" : "", "parse-names" : false, "suffix" : "" }, { "dropping-particle" : "", "family" : "Feng", "given" : "Donglai", "non-dropping-particle" : "", "parse-names" : false, "suffix" : "" }, { "dropping-particle" : "", "family" : "Chen", "given" : "Xian Hui", "non-dropping-particle" : "", "parse-names" : false, "suffix" : "" }, { "dropping-particle" : "", "family" : "Zhang", "given" : "Yuanbo", "non-dropping-particle" : "", "parse-names" : false, "suffix" : "" } ], "container-title" : "Nat. Nanotechnol.", "id" : "ITEM-1", "issue" : "5", "issued" : { "date-parts" : [ [ "2014" ] ] }, "page" : "372-377", "title" : "Black phosphorus field-effect transistors.", "type" : "article-journal", "volume" : "9" }, "uris" : [ "http://www.mendeley.com/documents/?uuid=c190bdda-81ff-4ced-bc3d-9b2078ed8b5b" ] } ], "mendeley" : { "formattedCitation" : "&lt;sup&gt;1&lt;/sup&gt;", "plainTextFormattedCitation" : "1", "previouslyFormattedCitation" : "&lt;sup&gt;1&lt;/sup&gt;" }, "properties" : { "noteIndex" : 0 }, "schema" : "https://github.com/citation-style-language/schema/raw/master/csl-citation.json" }</w:instrText>
      </w:r>
      <w:r w:rsidR="00413B2F">
        <w:fldChar w:fldCharType="separate"/>
      </w:r>
      <w:r w:rsidR="00413B2F" w:rsidRPr="00413B2F">
        <w:rPr>
          <w:noProof/>
          <w:vertAlign w:val="superscript"/>
        </w:rPr>
        <w:t>1</w:t>
      </w:r>
      <w:r w:rsidR="00413B2F">
        <w:fldChar w:fldCharType="end"/>
      </w:r>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13B2F">
        <w:fldChar w:fldCharType="begin" w:fldLock="1"/>
      </w:r>
      <w:r w:rsidR="00413B2F">
        <w:instrText>ADDIN CSL_CITATION { "citationItems" : [ { "id" : "ITEM-1", "itemData" : { "DOI" : "http://www.nature.com/nnano/journal/v6/n3/abs/nnano.2010.279.html#supplementary-information", "ISBN" : "1748-3387", "ISSN" : "1748-3387", "PMID" : "21278752", "abstract" : "Two-dimensional materials are attractive for use in next-generation nanoelectronic devices because, compared to one-dimensional materials, it is relatively easy to fabricate complex structures from them. The most widely studied two-dimensional material is graphene, both because of its rich physics and its high mobility. However, pristine graphene does not have a bandgap, a property that is essential for many applications, including transistors. Engineering a graphene bandgap increases fabrication complexity and either reduces mobilities to the level of strained silicon films or requires high voltages. Although single layers of MoS(2) have a large intrinsic bandgap of 1.8 eV (ref. 16), previously reported mobilities in the 0.5-3 cm(2) V(-1) s(-1) range are too low for practical devices. Here, we use a halfnium oxide gate dielectric to demonstrate a room-temperature single-layer MoS(2) mobility of at least 200 cm(2) V(-1) s(-1), similar to that of graphene nanoribbons, and demonstrate transistors with room-temperature current on/off ratios of 1 \u00d7 10(8) and ultralow standby power dissipation. Because monolayer MoS(2) has a direct bandgap, it can be used to construct interband tunnel FETs, which offer lower power consumption than classical transistors. Monolayer MoS(2) could also complement graphene in applications that require thin transparent semiconductors, such as optoelectronics and energy harvesting.", "author" : [ { "dropping-particle" : "", "family" : "RadisavljevicB", "given" : "", "non-dropping-particle" : "", "parse-names" : false, "suffix" : "" }, { "dropping-particle" : "", "family" : "RadenovicA", "given" : "", "non-dropping-particle" : "", "parse-names" : false, "suffix" : "" }, { "dropping-particle" : "", "family" : "BrivioJ", "given" : "", "non-dropping-particle" : "", "parse-names" : false, "suffix" : "" }, { "dropping-particle" : "", "family" : "GiacomettiV", "given" : "", "non-dropping-particle" : "", "parse-names" : false, "suffix" : "" }, { "dropping-particle" : "", "family" : "KisA", "given" : "", "non-dropping-particle" : "", "parse-names" : false, "suffix" : "" }, { "dropping-particle" : "", "family" : "Radisavljevic", "given" : "B.", "non-dropping-particle" : "", "parse-names" : false, "suffix" : "" }, { "dropping-particle" : "", "family" : "Radenovic", "given" : "A.", "non-dropping-particle" : "", "parse-names" : false, "suffix" : "" }, { "dropping-particle" : "", "family" : "Brivio", "given" : "J.", "non-dropping-particle" : "", "parse-names" : false, "suffix" : "" }, { "dropping-particle" : "", "family" : "Giacometti", "given" : "V.", "non-dropping-particle" : "", "parse-names" : false, "suffix" : "" }, { "dropping-particle" : "", "family" : "Kis", "given" : "A.", "non-dropping-particle" : "", "parse-names" : false, "suffix" : "" } ], "container-title" : "Nat Nano", "id" : "ITEM-1", "issue" : "3", "issued" : { "date-parts" : [ [ "2011" ] ] }, "page" : "147-150", "title" : "Single-layer MoS2 transistors", "type" : "article-journal", "volume" : "6" }, "uris" : [ "http://www.mendeley.com/documents/?uuid=a3fbb175-a9bf-4497-ab49-79f2fbcbeec9" ] } ], "mendeley" : { "formattedCitation" : "&lt;sup&gt;2&lt;/sup&gt;", "plainTextFormattedCitation" : "2", "previouslyFormattedCitation" : "&lt;sup&gt;2&lt;/sup&gt;" }, "properties" : { "noteIndex" : 0 }, "schema" : "https://github.com/citation-style-language/schema/raw/master/csl-citation.json" }</w:instrText>
      </w:r>
      <w:r w:rsidR="00413B2F">
        <w:fldChar w:fldCharType="separate"/>
      </w:r>
      <w:r w:rsidR="00413B2F" w:rsidRPr="00413B2F">
        <w:rPr>
          <w:noProof/>
          <w:vertAlign w:val="superscript"/>
        </w:rPr>
        <w:t>2</w:t>
      </w:r>
      <w:r w:rsidR="00413B2F">
        <w:fldChar w:fldCharType="end"/>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13B2F">
        <w:fldChar w:fldCharType="begin" w:fldLock="1"/>
      </w:r>
      <w:r w:rsidR="00413B2F">
        <w:instrText>ADDIN CSL_CITATION { "citationItems" : [ { "id" : "ITEM-1", "itemData" : { "DOI" : "10.1038/nnano.2008.58", "ISBN" : "1748-3395 (Electronic)\\r1748-3387 (Linking)", "ISSN" : "1748-3395", "PMID" : "18654504", "abstract" : "The linear dispersion relation in graphene gives rise to a surprising prediction: the resistivity due to isotropic scatterers, such as white-noise disorder or phonons, is independent of carrier density, n. Here we show that electron-acoustic phonon scattering is indeed independent of n, and contributes only 30 Omega to graphene's room-temperature resistivity. At a technologically relevant carrier density of 1 x1012 cm-2, we infer a mean free path for electron-acoustic phonon scattering of &gt;2 microm and an intrinsic mobility limit of 2 x 105 cm2 V-1 s-1. If realized, this mobility would exceed that of InSb, the inorganic semiconductor with the highest known mobility ( approximately 7.7 x 104 cm2 V-1 s-1; ref. 9) and that of semiconducting carbon nanotubes ( approximately 1 x 105 cm2 V-1 s-1; ref. 10). A strongly temperature-dependent resistivity contribution is observed above approximately 200 K (ref. 8); its magnitude, temperature dependence and carrier-density dependence are consistent with extrinsic scattering by surface phonons at the SiO2 substrate and limit the room-temperature mobility to approximately 4 x 104 cm2 V-1 s-1, indicating the importance of substrate choice for graphene devices.", "author" : [ { "dropping-particle" : "", "family" : "Chen", "given" : "J H", "non-dropping-particle" : "", "parse-names" : false, "suffix" : "" }, { "dropping-particle" : "", "family" : "Jang", "given" : "C", "non-dropping-particle" : "", "parse-names" : false, "suffix" : "" }, { "dropping-particle" : "", "family" : "Xiao", "given" : "S", "non-dropping-particle" : "", "parse-names" : false, "suffix" : "" }, { "dropping-particle" : "", "family" : "Ishigami", "given" : "M", "non-dropping-particle" : "", "parse-names" : false, "suffix" : "" }, { "dropping-particle" : "", "family" : "Fuhrer", "given" : "M S", "non-dropping-particle" : "", "parse-names" : false, "suffix" : "" } ], "container-title" : "Nature nanotechnology", "id" : "ITEM-1", "issue" : "4", "issued" : { "date-parts" : [ [ "2008" ] ] }, "page" : "206-209", "title" : "Intrinsic and extrinsic performance limits of graphene devices on SiO2", "type" : "article-journal", "volume" : "3" }, "uris" : [ "http://www.mendeley.com/documents/?uuid=1bb80d0b-6b43-4e82-8e1d-e0f9861ddafb" ] }, { "id" : "ITEM-2", "itemData" : { "DOI" : "10.1021/nl0731872", "ISBN" : "1530-6984", "ISSN" : "15306984", "PMID" : "18284217", "abstract" : "We report the measurement of the thermal conductivity of a suspended single-layer graphene. The room temperature values of the thermal conductivity in the range \u223c(4.84 (0.44) \u00d7 10 3 to (5.30 (0.48) \u00d7 10 3 W/mK were extracted for a single-layer graphene from the dependence of the Raman G peak frequency on the excitation laser power and independently measured G peak temperature coefficient. The extremely high value of the thermal conductivity suggests that graphene can outperform carbon nanotubes in heat conduction. The superb thermal conduction property of graphene is beneficial for the proposed electronic applications and establishes graphene as an excellent material for thermal management. Graphene, a recently discovered form of carbon 1 that consists of only one plain layer of atoms arranged in a honeycomb lattice, exhibits a number of intriguing properties. 1\u20138 The unusual energy dispersion relation, the low-lying electrons in single-layer graphene behave like massless relativistic Dirac fermions, gives rise to unique phenomena such as quantum spin Hall effect, 2,3 enhanced Coulomb interaction,", "author" : [ { "dropping-particle" : "", "family" : "Balandin", "given" : "Alexander A.", "non-dropping-particle" : "", "parse-names" : false, "suffix" : "" }, { "dropping-particle" : "", "family" : "Ghosh", "given" : "Suchismita", "non-dropping-particle" : "", "parse-names" : false, "suffix" : "" }, { "dropping-particle" : "", "family" : "Bao", "given" : "Wenzhong", "non-dropping-particle" : "", "parse-names" : false, "suffix" : "" }, { "dropping-particle" : "", "family" : "Calizo", "given" : "Irene", "non-dropping-particle" : "", "parse-names" : false, "suffix" : "" }, { "dropping-particle" : "", "family" : "Teweldebrhan", "given" : "Desalegne", "non-dropping-particle" : "", "parse-names" : false, "suffix" : "" }, { "dropping-particle" : "", "family" : "Miao", "given" : "Feng", "non-dropping-particle" : "", "parse-names" : false, "suffix" : "" }, { "dropping-particle" : "", "family" : "Lau", "given" : "Chun Ning", "non-dropping-particle" : "", "parse-names" : false, "suffix" : "" } ], "container-title" : "Nano Letters", "id" : "ITEM-2", "issue" : "3", "issued" : { "date-parts" : [ [ "2008" ] ] }, "page" : "902-907", "title" : "Superior thermal conductivity of single-layer graphene", "type" : "article-journal", "volume" : "8" }, "uris" : [ "http://www.mendeley.com/documents/?uuid=9eab860e-d42d-4ef4-afe8-b1c13407339c" ] } ], "mendeley" : { "formattedCitation" : "&lt;sup&gt;3,4&lt;/sup&gt;", "plainTextFormattedCitation" : "3,4", "previouslyFormattedCitation" : "&lt;sup&gt;3,4&lt;/sup&gt;" }, "properties" : { "noteIndex" : 0 }, "schema" : "https://github.com/citation-style-language/schema/raw/master/csl-citation.json" }</w:instrText>
      </w:r>
      <w:r w:rsidR="00413B2F">
        <w:fldChar w:fldCharType="separate"/>
      </w:r>
      <w:r w:rsidR="00413B2F" w:rsidRPr="00413B2F">
        <w:rPr>
          <w:noProof/>
          <w:vertAlign w:val="superscript"/>
        </w:rPr>
        <w:t>3,4</w:t>
      </w:r>
      <w:r w:rsidR="00413B2F">
        <w:fldChar w:fldCharType="end"/>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w:t>
      </w:r>
      <w:r w:rsidR="00413B2F">
        <w:fldChar w:fldCharType="begin" w:fldLock="1"/>
      </w:r>
      <w:r w:rsidR="00413B2F">
        <w:instrText>ADDIN CSL_CITATION { "citationItems" : [ { "id" : "ITEM-1", "itemData" : { "DOI" : "10.1103/PhysRevB.83.235428", "ISBN" : "1098-0121", "ISSN" : "10980121", "abstract" : "We present a theory for the lattice thermal conductivity kappa(L) of multilayer graphene (MLG) and graphite, which is based on an exact numerical solution of the Boltzmann equation for phonons. Dominant contributions to kappa(L) from out-of-plane or flexural phonons are found, which is consistent with previous findings for single-layer graphene (SLG). However, the interaction between graphene layers in MLG and graphite breaks a selection rule on phonon-phonon scattering, causing their kappa(L)s to be much lower than that of SLG. C(13) isotopes are shown to be an important scattering mechanism, accounting for an similar to 15% additional drop in the kappa(L) of these systems. We demonstrate that the kappa(L) values converge to that of graphite after only about five layers, a consequence of weak interlayer coupling. These findings are qualitatively consistent with recent measurements of kappa(L) for MLG.", "author" : [ { "dropping-particle" : "", "family" : "Lindsay", "given" : "L.", "non-dropping-particle" : "", "parse-names" : false, "suffix" : "" }, { "dropping-particle" : "", "family" : "Broido", "given" : "D. A.", "non-dropping-particle" : "", "parse-names" : false, "suffix" : "" }, { "dropping-particle" : "", "family" : "Mingo", "given" : "Natalio", "non-dropping-particle" : "", "parse-names" : false, "suffix" : "" } ], "container-title" : "Physical Review B - Condensed Matter and Materials Physics", "id" : "ITEM-1", "issue" : "23", "issued" : { "date-parts" : [ [ "2011" ] ] }, "title" : "Flexural phonons and thermal transport in multilayer graphene and graphite", "type" : "article-journal", "volume" : "83" }, "uris" : [ "http://www.mendeley.com/documents/?uuid=341c8659-7d8d-454c-b731-992a7feb1e02" ] }, { "id" : "ITEM-2", "itemData" : { "DOI" : "10.1088/1742-6596/395/1/012106", "ISSN" : "1742-6588", "abstract" : "Inter-plane thermal resistance in 5-layer graphene is calculated from equilibrium molecular dynamics (EMD) by calculating the autocorrelation function of temperature difference. Our simulated inter-plane resistance for 5-layer graphene is 4.83 \u00d7 10\u22129 m2K/W. This data is in the same order of magnitude with the reported values from NEMD simulations and Debye model calculations, and the possible reasons for the slight differences are discussed in details. The inter-plane resistance is not dependent on temperature, according to the results of the EMD simulation. Phonon density of states (DOSs) were plotted to better understand the mechanism behind the obtained values. These results provide a better insight in the heat transfer across a few layer graphene and yield useful information on the design of graphene based thermal materials.", "author" : [ { "dropping-particle" : "", "family" : "Ni", "given" : "Y", "non-dropping-particle" : "", "parse-names" : false, "suffix" : "" }, { "dropping-particle" : "", "family" : "Chalopin", "given" : "Y", "non-dropping-particle" : "", "parse-names" : false, "suffix" : "" }, { "dropping-particle" : "", "family" : "Volz", "given" : "S", "non-dropping-particle" : "", "parse-names" : false, "suffix" : "" } ], "container-title" : "Journal of Physics: Conference Series", "id" : "ITEM-2", "issued" : { "date-parts" : [ [ "2012" ] ] }, "page" : "012106", "title" : "Calculation of inter-plane thermal resistance of few-layer graphene from equilibrium molecular dynamics simulations", "type" : "article-journal", "volume" : "395" }, "uris" : [ "http://www.mendeley.com/documents/?uuid=b314dbfa-28b9-4fd7-b308-c36b888ef38f" ] }, { "id" : "ITEM-3", "itemData" : { "DOI" : "10.1021/nl102923q", "ISBN" : "1530-6984", "ISSN" : "15306984", "PMID" : "21142193", "abstract" : "We report thermal conductivity (?) measurements from 77 to 350 K on both suspended and supported few-layer graphene using a thermal-bridge configuration. The room temperature value of ? is comparable to that of bulk graphite for the largest flake, but reduces significantly for smaller flakes. The presence of a substrate lowers the value of ?, but the effect diminishes for the thermal transport in the top layers away from the substrate. For the suspended sample, the temperature dependence of ? follows a power law with an exponent of 1.4 \u00b1 0.1, suggesting that the flexural phonon modes contribute significantly to the thermal transport of the suspended graphene. The measured values of ? are generally lower than those from theoretical studies. We attribute this deviation to the phonon-boundary scattering at the graphene-contact interfaces, which is shown to significantly reduce the apparent measured thermal conductance of graphene.", "author" : [ { "dropping-particle" : "", "family" : "Wang", "given" : "Ziqian", "non-dropping-particle" : "", "parse-names" : false, "suffix" : "" }, { "dropping-particle" : "", "family" : "Xie", "given" : "Rongguo", "non-dropping-particle" : "", "parse-names" : false, "suffix" : "" }, { "dropping-particle" : "", "family" : "Bui", "given" : "Cong Tinh", "non-dropping-particle" : "", "parse-names" : false, "suffix" : "" }, { "dropping-particle" : "", "family" : "Liu", "given" : "Dan", "non-dropping-particle" : "", "parse-names" : false, "suffix" : "" }, { "dropping-particle" : "", "family" : "Ni", "given" : "Xiaoxi", "non-dropping-particle" : "", "parse-names" : false, "suffix" : "" }, { "dropping-particle" : "", "family" : "Li", "given" : "Baowen", "non-dropping-particle" : "", "parse-names" : false, "suffix" : "" }, { "dropping-particle" : "", "family" : "Thong", "given" : "John T L", "non-dropping-particle" : "", "parse-names" : false, "suffix" : "" } ], "container-title" : "Nano Letters", "id" : "ITEM-3", "issue" : "1", "issued" : { "date-parts" : [ [ "2011" ] ] }, "page" : "113-118", "title" : "Thermal transport in suspended and supported few-layer graphene", "type" : "article-journal", "volume" : "11" }, "uris" : [ "http://www.mendeley.com/documents/?uuid=730072a2-dfe2-488b-945e-5443c99b2da2" ] } ], "mendeley" : { "formattedCitation" : "&lt;sup&gt;5\u20137&lt;/sup&gt;", "plainTextFormattedCitation" : "5\u20137", "previouslyFormattedCitation" : "&lt;sup&gt;5\u20137&lt;/sup&gt;" }, "properties" : { "noteIndex" : 0 }, "schema" : "https://github.com/citation-style-language/schema/raw/master/csl-citation.json" }</w:instrText>
      </w:r>
      <w:r w:rsidR="00413B2F">
        <w:fldChar w:fldCharType="separate"/>
      </w:r>
      <w:r w:rsidR="00413B2F" w:rsidRPr="00413B2F">
        <w:rPr>
          <w:noProof/>
          <w:vertAlign w:val="superscript"/>
        </w:rPr>
        <w:t>5–7</w:t>
      </w:r>
      <w:r w:rsidR="00413B2F">
        <w:fldChar w:fldCharType="end"/>
      </w:r>
      <w:r w:rsidR="006E2D06" w:rsidRPr="006E2D06">
        <w:t>, MoS2</w:t>
      </w:r>
      <w:r w:rsidR="00413B2F">
        <w:fldChar w:fldCharType="begin" w:fldLock="1"/>
      </w:r>
      <w:r w:rsidR="00A848CE">
        <w:instrText>ADDIN CSL_CITATION { "citationItems" : [ { "id" : "ITEM-1", "itemData" : { "DOI" : "10.1039/c4ra16891g", "ISBN" : "2046-2069", "ISSN" : "2046-2069", "abstract" : "With the availability of various types of two-dimensional materials such as graphene (GE) and MoS2, intensive efforts have been devoted to their van der Waals heterostructures obtained by vertically stacking them together for novel functionalities and applications. The thermal transport behavior of these heterostructures plays a pivotal role in determining their functional performance. This work studies the thermal transport in a GE-MoS2 bilayer heterostructure via molecular dynamics simulation. It is found that the in-plane thermal conductivity lambda(B) of the GE-MoS2 bilayer can be approximated by that of an isolated monolayer GE. The lB of an infinitely long GE-MoS2 bilayer is calculated to be 1037 W m(-1) K-1, while its out-of-plane interface thermal conductance G is obtained as 5.81 MW m(-2) K-1. The increase in the interface coupling strengths can dramatically increase G but has little effect on lB. On the other hand, G also increases with temperature because of the enhanced phonon coupling between GE and MoS2. This study is helpful for understanding the interface thermal transport behaviors of novel van der Waals heterostructures and could provide guidance for optimal design and control of their thermal properties.", "author" : [ { "dropping-particle" : "", "family" : "Liu", "given" : "B", "non-dropping-particle" : "", "parse-names" : false, "suffix" : "" }, { "dropping-particle" : "", "family" : "Meng", "given" : "F M", "non-dropping-particle" : "", "parse-names" : false, "suffix" : "" }, { "dropping-particle" : "", "family" : "Reddy", "given" : "C D", "non-dropping-particle" : "", "parse-names" : false, "suffix" : "" }, { "dropping-particle" : "", "family" : "Baimova", "given" : "J A", "non-dropping-particle" : "", "parse-names" : false, "suffix" : "" }, { "dropping-particle" : "", "family" : "Srikanth", "given" : "N", "non-dropping-particle" : "", "parse-names" : false, "suffix" : "" }, { "dropping-particle" : "V", "family" : "Dmitriev", "given" : "S", "non-dropping-particle" : "", "parse-names" : false, "suffix" : "" }, { "dropping-particle" : "", "family" : "Zhou", "given" : "K", "non-dropping-particle" : "", "parse-names" : false, "suffix" : "" } ], "container-title" : "RSC Advances", "id" : "ITEM-1", "issue" : "37", "issued" : { "date-parts" : [ [ "2015" ] ] }, "page" : "29193-29200", "title" : "Thermal transport in a graphene-MoS2 bilayer heterostructure: a molecular dynamics study", "type" : "article-journal", "volume" : "5" }, "uris" : [ "http://www.mendeley.com/documents/?uuid=77561dca-9f64-4fc8-bada-e0ea270fb928" ] } ], "mendeley" : { "formattedCitation" : "&lt;sup&gt;8&lt;/sup&gt;", "plainTextFormattedCitation" : "8", "previouslyFormattedCitation" : "&lt;sup&gt;8&lt;/sup&gt;" }, "properties" : { "noteIndex" : 0 }, "schema" : "https://github.com/citation-style-language/schema/raw/master/csl-citation.json" }</w:instrText>
      </w:r>
      <w:r w:rsidR="00413B2F">
        <w:fldChar w:fldCharType="separate"/>
      </w:r>
      <w:r w:rsidR="00413B2F" w:rsidRPr="00413B2F">
        <w:rPr>
          <w:noProof/>
          <w:vertAlign w:val="superscript"/>
        </w:rPr>
        <w:t>8</w:t>
      </w:r>
      <w:r w:rsidR="00413B2F">
        <w:fldChar w:fldCharType="end"/>
      </w:r>
      <w:r w:rsidR="006E2D06" w:rsidRPr="006E2D06">
        <w:t>, black phosphorus</w:t>
      </w:r>
      <w:r w:rsidR="00A848CE">
        <w:fldChar w:fldCharType="begin" w:fldLock="1"/>
      </w:r>
      <w:r w:rsidR="00A848CE">
        <w:instrText>ADDIN CSL_CITATION { "citationItems" : [ { "id" : "ITEM-1", "itemData" : { "DOI" : "10.1039/C5NR05451F", "ISSN" : "2040-3364", "abstract" : "As a new two-dimensional (2D) material, phosphorene has drawn growing attention owing to its novel electronic properties, such as layer-dependent direct bandgaps and high carrier mobility. Herein we investigate the in-plane and cross-plane thermal conductivities of single- and multi-layer phosphorene, focusing on geometrical (sample size, orientation and layer number) and strain (compression and tension) effects. A strong anisotropy is found in the in-plane thermal conductivity with its value along the zigzag direction being much higher than that along the armchair direction. Interestingly, the in-plane thermal conductivity of multi-layer phosphorene is insensitive to the layer number, which is in strong contrast to that of graphene where the interlayer interactions strongly influence the thermal transport. Surprisingly, tensile strain leads to an anomalous increase in the in-plane thermal conductivity of phosphorene, in particular in the armchair direction. Both the in-plane and cross-plane thermal conductivities can be modulated by external strain; however, the strain modulation along the cross-plane direction is more effective and thus more tunable than that along the in-plane direction. Our findings here are of great importance for the thermal management in phosphorene-based nanoelectronic devices and for thermoelectric applications of phosphorene.", "author" : [ { "dropping-particle" : "", "family" : "Zhang", "given" : "Ying-Yan", "non-dropping-particle" : "", "parse-names" : false, "suffix" : "" }, { "dropping-particle" : "", "family" : "Pei", "given" : "Qing-Xiang", "non-dropping-particle" : "", "parse-names" : false, "suffix" : "" }, { "dropping-particle" : "", "family" : "Jiang", "given" : "Jin-Wu", "non-dropping-particle" : "", "parse-names" : false, "suffix" : "" }, { "dropping-particle" : "", "family" : "Wei", "given" : "Ning", "non-dropping-particle" : "", "parse-names" : false, "suffix" : "" }, { "dropping-particle" : "", "family" : "ZHANG", "given" : "Yong-Wei", "non-dropping-particle" : "", "parse-names" : false, "suffix" : "" } ], "container-title" : "Nanoscale", "id" : "ITEM-1", "issue" : "1", "issued" : { "date-parts" : [ [ "2015" ] ] }, "page" : "483-491", "title" : "Thermal conductivity of single- and multi-layer phosphorene: A molecular dynamics study", "type" : "article-journal", "volume" : "8" }, "uris" : [ "http://www.mendeley.com/documents/?uuid=7b5960ac-10ed-454b-bc60-015ed58ce95e" ] }, { "id" : "ITEM-2", "itemData" : { "DOI" : "10.1038/srep16215", "ISBN" : "2045-2322", "ISSN" : "2045-2322", "author" : [ { "dropping-particle" : "", "family" : "Peng", "given" : "Xiao-fang", "non-dropping-particle" : "", "parse-names" : false, "suffix" : "" }, { "dropping-particle" : "", "family" : "Chen", "given" : "Ke-qiu", "non-dropping-particle" : "", "parse-names" : false, "suffix" : "" } ], "container-title" : "Nature Publishing Group", "id" : "ITEM-2", "issued" : { "date-parts" : [ [ "2015" ] ] }, "page" : "1-9", "publisher" : "Nature Publishing Group", "title" : "Comparison on thermal transport properties of graphene and phosphorene nanoribbons", "type" : "article-journal" }, "uris" : [ "http://www.mendeley.com/documents/?uuid=b0fdbb8d-c633-43e5-bd53-a571990c8c49" ] }, { "id" : "ITEM-3", "itemData" : { "DOI" : "10.1038/srep08501", "ISBN" : "2045-2322", "ISSN" : "2045-2322", "PMID" : "25686917", "abstract" : "Using first principles calculations, we predict the thermal conductivity of the two-dimensional materials black phosphorene and blue phosphorene. Black phosphorene has an unprecedented thermal conductivity anisotropy ratio of three, with predicted values of 110 W/m-K and 36 W/m-K along its armchair and zigzag directions at a temperature of 300 K. For blue phosphorene, which is isotropic with a zigzag structure, the predicted value is 78 W/m-K. The two allotropes show strikingly different thermal conductivity accumulation, with phonons of mean free paths between 10 nm and 1 \u03bcm dominating in black phosphorene, while a much narrower band of mean free paths (50-200 nm) dominate in blue phosphorene. Black phosphorene shows intriguing potential for strain-tuning of its thermal conductivity tensor.", "author" : [ { "dropping-particle" : "", "family" : "Jain", "given" : "Ankit", "non-dropping-particle" : "", "parse-names" : false, "suffix" : "" }, { "dropping-particle" : "", "family" : "McGaughey", "given" : "Alan J H", "non-dropping-particle" : "", "parse-names" : false, "suffix" : "" } ], "container-title" : "Scientific reports", "id" : "ITEM-3", "issued" : { "date-parts" : [ [ "2015" ] ] }, "page" : "8501", "title" : "Strongly anisotropic in-plane thermal transport in single-layer black phosphorene.", "type" : "article-journal", "volume" : "5" }, "uris" : [ "http://www.mendeley.com/documents/?uuid=812dd481-c620-474c-bcb9-906da88fed6f" ] } ], "mendeley" : { "formattedCitation" : "&lt;sup&gt;9\u201311&lt;/sup&gt;", "plainTextFormattedCitation" : "9\u201311", "previouslyFormattedCitation" : "&lt;sup&gt;9\u201311&lt;/sup&gt;" }, "properties" : { "noteIndex" : 0 }, "schema" : "https://github.com/citation-style-language/schema/raw/master/csl-citation.json" }</w:instrText>
      </w:r>
      <w:r w:rsidR="00A848CE">
        <w:fldChar w:fldCharType="separate"/>
      </w:r>
      <w:r w:rsidR="00A848CE" w:rsidRPr="00A848CE">
        <w:rPr>
          <w:noProof/>
          <w:vertAlign w:val="superscript"/>
        </w:rPr>
        <w:t>9–11</w:t>
      </w:r>
      <w:r w:rsidR="00A848CE">
        <w:fldChar w:fldCharType="end"/>
      </w:r>
      <w:r w:rsidR="006E2D06" w:rsidRPr="006E2D06">
        <w:t xml:space="preserve">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103/PhysRevLett.108.155501", "ISBN" : "0031-9007\\r1079-7114", "ISSN" : "00319007", "PMID" : "22587265", "abstract" : "Because of its unique physical properties, graphene, a 2D honeycomb arrangement of carbon atoms, has attracted tremendous attention. Silicene, the graphene equivalent for silicon, could follow this trend, opening new perspectives for applications, especially due to its compatibility with Si-based electronics. Silicene has been theoretically predicted as a buckled honeycomb arrangement of Si atoms and having an electronic dispersion resembling that of relativistic Dirac fermions. Here we provide compelling evidence, from both structural and electronic properties, for the synthesis of epitaxial silicene sheets on a silver (111) substrate, through the combination of scanning tunneling microscopy and angular-resolved photoemission spectroscopy in conjunction with calculations based on density functional theory", "author" : [ { "dropping-particle" : "", "family" : "Vogt", "given" : "Patrick", "non-dropping-particle" : "", "parse-names" : false, "suffix" : "" }, { "dropping-particle" : "", "family" : "Padova", "given" : "Paola", "non-dropping-particle" : "De", "parse-names" : false, "suffix" : "" }, { "dropping-particle" : "", "family" : "Quaresima", "given" : "Claudio", "non-dropping-particle" : "", "parse-names" : false, "suffix" : "" }, { "dropping-particle" : "", "family" : "Avila", "given" : "Jose", "non-dropping-particle" : "", "parse-names" : false, "suffix" : "" }, { "dropping-particle" : "", "family" : "Frantzeskakis", "given" : "Emmanouil", "non-dropping-particle" : "", "parse-names" : false, "suffix" : "" }, { "dropping-particle" : "", "family" : "Asensio", "given" : "Maria Carmen", "non-dropping-particle" : "", "parse-names" : false, "suffix" : "" }, { "dropping-particle" : "", "family" : "Resta", "given" : "Andrea", "non-dropping-particle" : "", "parse-names" : false, "suffix" : "" }, { "dropping-particle" : "", "family" : "Ealet", "given" : "B??n??dicte", "non-dropping-particle" : "", "parse-names" : false, "suffix" : "" }, { "dropping-particle" : "", "family" : "Lay", "given" : "Guy", "non-dropping-particle" : "Le", "parse-names" : false, "suffix" : "" } ], "container-title" : "Physical Review Letters", "id" : "ITEM-3", "issue" : "15", "issued" : { "date-parts" : [ [ "2012" ] ] }, "title" : "Silicene: Compelling experimental evidence for graphenelike two-dimensional silicon", "type" : "article-journal", "volume" : "108" }, "uris" : [ "http://www.mendeley.com/documents/?uuid=67ebce83-80e4-4935-a52e-b34a364288ad" ] }, { "id" : "ITEM-4", "itemData" : { "DOI" : "10.1063/1.4802782", "ISBN" : "0003-6951", "ISSN" : "00036951", "abstract" : "Multilayer silicene, the silicon analogue of multilayer graphene, grown on silver (111) surfaces, possesses a honeycomb (?3??3)R30? reconstruction, observed by scanning tunnelling microscopy at room temperature, past the initial formation of the dominant, 3?3 reconstructed, silicene monolayer. For a few layers silicene film we measure by synchrotron radiation photoelectron spectroscopy, a cone-like dispersion at the Brillouin zone centre due to band folding. p* and p states meet at ?0.25eV below the Fermi level, providing clear evidence of the presence of gapless Dirac fermions.", "author" : [ { "dropping-particle" : "", "family" : "Padova", "given" : "Paola", "non-dropping-particle" : "De", "parse-names" : false, "suffix" : "" }, { "dropping-particle" : "", "family" : "Vogt", "given" : "Patrick", "non-dropping-particle" : "", "parse-names" : false, "suffix" : "" }, { "dropping-particle" : "", "family" : "Resta", "given" : "Andrea", "non-dropping-particle" : "", "parse-names" : false, "suffix" : "" }, { "dropping-particle" : "", "family" : "Avila", "given" : "Jose", "non-dropping-particle" : "", "parse-names" : false, "suffix" : "" }, { "dropping-particle" : "", "family" : "Razado-Colambo", "given" : "Ivy", "non-dropping-particle" : "", "parse-names" : false, "suffix" : "" }, { "dropping-particle" : "", "family" : "Quaresima", "given" : "Claudio", "non-dropping-particle" : "", "parse-names" : false, "suffix" : "" }, { "dropping-particle" : "", "family" : "Ottaviani", "given" : "Carlo", "non-dropping-particle" : "", "parse-names" : false, "suffix" : "" }, { "dropping-particle" : "", "family" : "Olivieri", "given" : "Bruno", "non-dropping-particle" : "", "parse-names" : false, "suffix" : "" }, { "dropping-particle" : "", "family" : "Bruhn", "given" : "Thomas", "non-dropping-particle" : "", "parse-names" : false, "suffix" : "" }, { "dropping-particle" : "", "family" : "Hirahara", "given" : "Toru", "non-dropping-particle" : "", "parse-names" : false, "suffix" : "" }, { "dropping-particle" : "", "family" : "Shirai", "given" : "Terufusa", "non-dropping-particle" : "", "parse-names" : false, "suffix" : "" }, { "dropping-particle" : "", "family" : "Hasegawa", "given" : "Shuji", "non-dropping-particle" : "", "parse-names" : false, "suffix" : "" }, { "dropping-particle" : "", "family" : "Carmen Asensio", "given" : "Maria", "non-dropping-particle" : "", "parse-names" : false, "suffix" : "" }, { "dropping-particle" : "", "family" : "Lay", "given" : "Guy", "non-dropping-particle" : "Le", "parse-names" : false, "suffix" : "" } ], "container-title" : "Applied Physics Letters", "id" : "ITEM-4", "issue" : "16", "issued" : { "date-parts" : [ [ "2013" ] ] }, "title" : "Evidence of Dirac fermions in multilayer silicene", "type" : "article-journal", "volume" : "102" }, "uris" : [ "http://www.mendeley.com/documents/?uuid=a41c030e-22cd-493f-bd35-ee455e4aeaff" ] }, { "id" : "ITEM-5",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5", "issue" : "7", "issued" : { "date-parts" : [ [ "2012" ] ] }, "page" : "3507-3511", "title" : "Evidence of silicene in honeycomb structures of silicon on Ag(111)", "type" : "article-journal", "volume" : "12" }, "uris" : [ "http://www.mendeley.com/documents/?uuid=ad4c8c0e-5de1-458c-b79d-f2c8133a22b8" ] } ], "mendeley" : { "formattedCitation" : "&lt;sup&gt;12\u201316&lt;/sup&gt;", "plainTextFormattedCitation" : "12\u201316", "previouslyFormattedCitation" : "&lt;sup&gt;12\u201316&lt;/sup&gt;" }, "properties" : { "noteIndex" : 0 }, "schema" : "https://github.com/citation-style-language/schema/raw/master/csl-citation.json" }</w:instrText>
      </w:r>
      <w:r w:rsidR="00A848CE">
        <w:fldChar w:fldCharType="separate"/>
      </w:r>
      <w:r w:rsidR="00A848CE" w:rsidRPr="00A848CE">
        <w:rPr>
          <w:noProof/>
          <w:vertAlign w:val="superscript"/>
        </w:rPr>
        <w:t>12–16</w:t>
      </w:r>
      <w:r w:rsidR="00A848CE">
        <w:fldChar w:fldCharType="end"/>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3", "issue" : "7", "issued" : { "date-parts" : [ [ "2012" ] ] }, "page" : "3507-3511", "title" : "Evidence of silicene in honeycomb structures of silicon on Ag(111)", "type" : "article-journal", "volume" : "12" }, "uris" : [ "http://www.mendeley.com/documents/?uuid=ad4c8c0e-5de1-458c-b79d-f2c8133a22b8" ] }, { "id" : "ITEM-4",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4", "issue" : "23", "issued" : { "date-parts" : [ [ "2013" ] ] }, "title" : "Absence and presence of Dirac electrons in silicene on substrates", "type" : "article-journal", "volume" : "87" }, "uris" : [ "http://www.mendeley.com/documents/?uuid=1c623ba2-1ae0-4abd-8885-38739390462d" ] } ], "mendeley" : { "formattedCitation" : "&lt;sup&gt;12,13,16,17&lt;/sup&gt;", "plainTextFormattedCitation" : "12,13,16,17", "previouslyFormattedCitation" : "&lt;sup&gt;12,13,16,17&lt;/sup&gt;" }, "properties" : { "noteIndex" : 0 }, "schema" : "https://github.com/citation-style-language/schema/raw/master/csl-citation.json" }</w:instrText>
      </w:r>
      <w:r w:rsidR="00A848CE">
        <w:fldChar w:fldCharType="separate"/>
      </w:r>
      <w:r w:rsidR="00A848CE" w:rsidRPr="00A848CE">
        <w:rPr>
          <w:noProof/>
          <w:vertAlign w:val="superscript"/>
        </w:rPr>
        <w:t>12,13,16,17</w:t>
      </w:r>
      <w:r w:rsidR="00A848CE">
        <w:fldChar w:fldCharType="end"/>
      </w:r>
      <w:r w:rsidR="003B7A34">
        <w:t xml:space="preserve"> a</w:t>
      </w:r>
      <w:r w:rsidR="003B7A34" w:rsidRPr="003B7A34">
        <w:t>nd its physical and chemical properties are also very unique</w:t>
      </w:r>
      <w:r w:rsidR="00A848CE">
        <w:fldChar w:fldCharType="begin" w:fldLock="1"/>
      </w:r>
      <w:r w:rsidR="00A848CE">
        <w:instrText>ADDIN CSL_CITATION { "citationItems" : [ { "id" : "ITEM-1",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1", "issue" : "23", "issued" : { "date-parts" : [ [ "2013" ] ] }, "title" : "Absence and presence of Dirac electrons in silicene on substrates", "type" : "article-journal", "volume" : "87" }, "uris" : [ "http://www.mendeley.com/documents/?uuid=1c623ba2-1ae0-4abd-8885-38739390462d" ] }, { "id" : "ITEM-2", "itemData" : { "DOI" : "10.1088/1367-2630/17/4/045028", "ISSN" : "13672630", "author" : [ { "dropping-particle" : "", "family" : "Guo", "given" : "Zhi Xin", "non-dropping-particle" : "", "parse-names" : false, "suffix" : "" }, { "dropping-particle" : "", "family" : "Oshiyama", "given" : "Atsushi", "non-dropping-particle" : "", "parse-names" : false, "suffix" : "" } ], "container-title" : "New Journal of Physics", "id" : "ITEM-2", "issue" : "111", "issued" : { "date-parts" : [ [ "2015" ] ] }, "page" : "045028", "publisher" : "IOP Publishing", "title" : "Crossover between silicene and ultra-thin Si atomic layers on Ag(111) surfaces", "type" : "article-journal", "volume" : "17" }, "uris" : [ "http://www.mendeley.com/documents/?uuid=0425a5ca-632c-4028-a505-c1be20dd70e7" ] } ], "mendeley" : { "formattedCitation" : "&lt;sup&gt;17,18&lt;/sup&gt;", "plainTextFormattedCitation" : "17,18", "previouslyFormattedCitation" : "&lt;sup&gt;17,18&lt;/sup&gt;" }, "properties" : { "noteIndex" : 0 }, "schema" : "https://github.com/citation-style-language/schema/raw/master/csl-citation.json" }</w:instrText>
      </w:r>
      <w:r w:rsidR="00A848CE">
        <w:fldChar w:fldCharType="separate"/>
      </w:r>
      <w:r w:rsidR="00A848CE" w:rsidRPr="00A848CE">
        <w:rPr>
          <w:noProof/>
          <w:vertAlign w:val="superscript"/>
        </w:rPr>
        <w:t>17,18</w:t>
      </w:r>
      <w:r w:rsidR="00A848CE">
        <w:fldChar w:fldCharType="end"/>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55BD1CED"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silicon nanowires</w:t>
      </w:r>
      <w:r w:rsidR="00A848CE">
        <w:fldChar w:fldCharType="begin" w:fldLock="1"/>
      </w:r>
      <w:r w:rsidR="00A848CE">
        <w:instrText>ADDIN CSL_CITATION { "citationItems" : [ { "id" : "ITEM-1", "itemData" : { "DOI" : "10.1038/nature06381", "ISBN" : "1476-4687 (Electronic)\\r0028-0836 (Linking)", "ISSN" : "1476-4687", "PMID" : "18185582", "abstract" : "Approximately 90 per cent of the world's power is generated by heat engines that use fossil fuel combustion as a heat source and typically operate at 30-40 per cent efficiency, such that roughly 15 terawatts of heat is lost to the environment. Thermoelectric modules could potentially convert part of this low-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 While nanostructured thermoelectric materials can increase ZT &gt; 1 (refs 2-4), the materials (Bi, Te, Pb, Sb, and Ag) and processes used are not often easy to scale to practically useful dimensions. Here we report the electrochemical synthesis of large-area, wafer-scale arrays of rough Si nanowires that are 20-300 nm in diameter. These nanowires have Seebeck coefficient and electrical resistivity values that are the same as doped bulk Si, but those with diameters of about 50 nm exhibit 100-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performance, scalable thermoelectric materials.", "author" : [ { "dropping-particle" : "", "family" : "Hochbaum", "given" : "A I", "non-dropping-particle" : "", "parse-names" : false, "suffix" : "" }, { "dropping-particle" : "", "family" : "Chen", "given" : "R", "non-dropping-particle" : "", "parse-names" : false, "suffix" : "" }, { "dropping-particle" : "", "family" : "Delgado", "given" : "R D", "non-dropping-particle" : "", "parse-names" : false, "suffix" : "" }, { "dropping-particle" : "", "family" : "Liang", "given" : "W",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non-dropping-particle" : "", "parse-names" : false, "suffix" : "" } ], "container-title" : "Nature", "id" : "ITEM-1", "issue" : "7175", "issued" : { "date-parts" : [ [ "2008" ] ] }, "page" : "163-167", "title" : "Enhanced thermoelectric performance of rough silicon nanowires", "type" : "article-journal", "volume" : "451" }, "uris" : [ "http://www.mendeley.com/documents/?uuid=d604b519-9f79-4dfa-90d3-b88d2f136538" ] }, { "id" : "ITEM-2", "itemData" : { "DOI" : "10.1088/0957-4484/21/15/155704", "ISSN" : "1361-6528", "PMID" : "20332560", "abstract" : "Anomalous heat conduction behavior is observed for the first time using non-equilibrium molecular dynamics (NEMD) simulations to obtain the thermal conductivity of thin finite-size silicon nanowires (NWs) in the 001 lattice direction. In the series of simulations, the length dependence of thermal conductivity of thin silicon nanowires (NWs) ranging from 6 to 434 nm is analyzed. It is found that a transition occurs in the thermal conductivity versus length curve after the initial convergence trend appears near the mean free path of bulk silicon. Because no experimental measurements of thermal conductivity are available for sub-10 nm diameter silicon NWs, different NEMD methods are used to test and analyze this anomalous thermal behavior of thin Si NWs with different boundary conditions. The underlying mechanism of the observed behavior is inferred from MD simulations with different boundary conditions so that the anomalous behavior is mainly caused by border restriction and boundary scattering of the thin silicon NWs.", "author" : [ { "dropping-particle" : "", "family" : "Yang", "given" : "Xueming", "non-dropping-particle" : "", "parse-names" : false, "suffix" : "" }, { "dropping-particle" : "", "family" : "To", "given" : "Albert C", "non-dropping-particle" : "", "parse-names" : false, "suffix" : "" }, { "dropping-particle" : "", "family" : "Tian", "given" : "Rong", "non-dropping-particle" : "", "parse-names" : false, "suffix" : "" } ], "container-title" : "Nanotechnology", "id" : "ITEM-2", "issue" : "15", "issued" : { "date-parts" : [ [ "2010" ] ] }, "page" : "155704", "title" : "Anomalous heat conduction behavior in thin finite-size silicon nanowires", "type" : "article-journal", "volume" : "21" }, "uris" : [ "http://www.mendeley.com/documents/?uuid=812699ea-2152-4b7b-af2d-efa60b55ec25" ] }, { "id" : "ITEM-3", "itemData" : { "DOI" : "10.1063/1.3204005", "ISBN" : "0003-6951", "ISSN" : "00036951", "abstract" : "By using first-principles tight-binding electronic structure calculation and Boltzmann transport equation, we investigate the size dependence of thermoelectric properties of siliconnanowires (SiNWs). With cross section area increasing, the electrical conductivity increases slowly, while the Seebeck coefficient reduces remarkably. This leads to a quick reduction of cooling power factor with diameter. Moreover, the figure of merit also decreases with transverse size. Our results demonstrate that in thermoelectric application, NW with small diameter is preferred. We also predict that isotopic doping can increase the value of Z T significantly. With 50% S 29 i doping ( S 28 i 0.5 S 29 i 0.5 NW ) , the Z T can be increased by 31%.", "author" : [ { "dropping-particle" : "", "family" : "Shi", "given" : "Lihong", "non-dropping-particle" : "", "parse-names" : false, "suffix" : "" }, { "dropping-particle" : "", "family" : "Yao", "given" : "Donglai", "non-dropping-particle" : "", "parse-names" : false, "suffix" : "" }, { "dropping-particle" : "", "family" : "Zhang", "given" : "Gang", "non-dropping-particle" : "", "parse-names" : false, "suffix" : "" }, { "dropping-particle" : "", "family" : "Li", "given" : "Baowen", "non-dropping-particle" : "", "parse-names" : false, "suffix" : "" } ], "container-title" : "Applied Physics Letters", "id" : "ITEM-3", "issue" : "6", "issued" : { "date-parts" : [ [ "2009" ] ] }, "title" : "Size dependent thermoelectric properties of silicon nanowires", "type" : "article-journal", "volume" : "95" }, "uris" : [ "http://www.mendeley.com/documents/?uuid=fff75e83-2825-4fde-9793-6f855c1ff1bc" ] }, { "id" : "ITEM-4",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4", "issue" : "7175", "issued" : { "date-parts" : [ [ "2008" ] ] }, "page" : "168-71", "title" : "Silicon nanowires as efficient thermoelectric materials.", "type" : "article-journal", "volume" : "451" }, "uris" : [ "http://www.mendeley.com/documents/?uuid=1422d1a8-ae9d-416a-9a30-9ca5537f1db9" ] } ], "mendeley" : { "formattedCitation" : "&lt;sup&gt;19\u201322&lt;/sup&gt;", "plainTextFormattedCitation" : "19\u201322", "previouslyFormattedCitation" : "&lt;sup&gt;19\u201322&lt;/sup&gt;" }, "properties" : { "noteIndex" : 0 }, "schema" : "https://github.com/citation-style-language/schema/raw/master/csl-citation.json" }</w:instrText>
      </w:r>
      <w:r w:rsidR="00A848CE">
        <w:fldChar w:fldCharType="separate"/>
      </w:r>
      <w:r w:rsidR="00A848CE" w:rsidRPr="00A848CE">
        <w:rPr>
          <w:noProof/>
          <w:vertAlign w:val="superscript"/>
        </w:rPr>
        <w:t>19–22</w:t>
      </w:r>
      <w:r w:rsidR="00A848CE">
        <w:fldChar w:fldCharType="end"/>
      </w:r>
      <w:r w:rsidRPr="006F2CF2">
        <w:t>, sili</w:t>
      </w:r>
      <w:r w:rsidR="00A848CE">
        <w:rPr>
          <w:rFonts w:hint="eastAsia"/>
        </w:rPr>
        <w:t>c</w:t>
      </w:r>
      <w:r w:rsidRPr="006F2CF2">
        <w:t>ene</w:t>
      </w:r>
      <w:r w:rsidR="00A848CE">
        <w:fldChar w:fldCharType="begin" w:fldLock="1"/>
      </w:r>
      <w:r w:rsidR="0074336B">
        <w:instrText>ADDIN CSL_CITATION { "citationItems" : [ { "id" : "ITEM-1", "itemData" : { "DOI" : "10.1063/1.4815960", "ISSN" : "00218979", "abstract" : "Silicene is a monolayer of silicon atoms arranged in honeycomb lattice similar to graphene. We study the thermal transport in silicene by using non-equilibrium molecular dynamics simulations. We focus on the effects of tensile strain and isotopic doping on the thermal conductivity, in order to tune the thermal conductivity of silicene. We find that the thermal conductivity of silicene, which is shown to be only about 20% of that of bulk silicon, increases at small tensile strains but decreases at large strains. We also find that isotopic doping of silicene results in a U-shaped change of the thermal conductivity for the isotope concentration varying from 0% to 100%. We further show that ordered doping (isotope superlattice) leads to a much larger reduction in thermal conductivity than random doping. Our findings are important for the thermal management in silicene-based electronic devices and for thermoelectric applications of silicene.", "author" : [ { "dropping-particle" : "", "family" : "Pei", "given" : "Qing Xiang", "non-dropping-particle" : "", "parse-names" : false, "suffix" : "" }, { "dropping-particle" : "", "family" : "Zhang", "given" : "Yong Wei", "non-dropping-particle" : "", "parse-names" : false, "suffix" : "" }, { "dropping-particle" : "", "family" : "Sha", "given" : "Zhen Dong", "non-dropping-particle" : "", "parse-names" : false, "suffix" : "" }, { "dropping-particle" : "", "family" : "Shenoy", "given" : "Vivek B.", "non-dropping-particle" : "", "parse-names" : false, "suffix" : "" } ], "container-title" : "Journal of Applied Physics", "id" : "ITEM-1", "issue" : "3", "issued" : { "date-parts" : [ [ "2013" ] ] }, "title" : "Tuning the thermal conductivity of silicene with tensile strain and isotopic doping: A molecular dynamics study", "type" : "article-journal", "volume" : "114" }, "uris" : [ "http://www.mendeley.com/documents/?uuid=579814d0-1ccd-408c-81e8-9dbfcdeea1d1" ] }, { "id" : "ITEM-2", "itemData" : { "DOI" : "10.1007/s10999-013-9215-0", "ISBN" : "1569-1713", "ISSN" : "15691713", "abstract" : "Classical non-equilibrium molecular dynamics is employed to model short-strips of single-layered materials consisting of either carbon (graphene) or silicon (silicene) atoms. Both materials are modeled using their respective parameterizations of the Tersoff potential, and their thermal conductivities are then determined through non-equilibrium molecular dynamics. The present results indicate that both materials experienced increasing thermal conductivities as length increased, and graphene had far more rapid increases than silicene. Both armchair and zigzag chiralities in silicene has significant differences in thermal conductivities but not in graphene. Graphene possesses significantly higher thermal conductivities than silicene at every length scale and chirality, and this is found to be attributed to the fewer excitable phonon frequencies, as shown through the vibrational density of states.", "author" : [ { "dropping-particle" : "", "family" : "Ng", "given" : "Teng Yong", "non-dropping-particle" : "", "parse-names" : false, "suffix" : "" }, { "dropping-particle" : "", "family" : "Yeo", "given" : "Jingjie", "non-dropping-particle" : "", "parse-names" : false, "suffix" : "" }, { "dropping-particle" : "", "family" : "Liu", "given" : "Zishun", "non-dropping-particle" : "", "parse-names" : false, "suffix" : "" } ], "container-title" : "International Journal of Mechanics and Materials in Design", "id" : "ITEM-2", "issue" : "2", "issued" : { "date-parts" : [ [ "2013" ] ] }, "page" : "105-114", "title" : "Molecular dynamics simulation of the thermal conductivity of shorts strips of graphene and silicene: A comparative study", "type" : "article-journal", "volume" : "9" }, "uris" : [ "http://www.mendeley.com/documents/?uuid=f09ddec9-a560-4432-ac0c-3c9f8d6ef52a" ] }, { "id" : "ITEM-3", "itemData" : { "DOI" : "10.1063/1.4870586", "ISBN" : "0003-6951\\r1077-3118", "ISSN" : "00036951", "abstract" : "Silicene, as a graphene-like two-dimensional material, now receives exceptional attention of a wide community of scientists and engineers beyond graphene. Despite extensive study on its electric property, little research has been done to accurately calculate the phonon transport of silicene so far. In this paper, thermal conductivity of monolayer silicene is predicted from first-principles method. At 300 K, the thermal conductivity of monolayer silicene is found to be 9.4 W/mK and much smaller than bulk silicon. The contributions from in-plane and out-of-plane vibrations to thermal conductivity are quantified, and the out-of-plane vibration contributes less than 10% of the overall thermal conductivity, which is different from the results of the similar studies on graphene. The difference is explained by the presence of small buckling, which breaks the reflectional symmetry of the structure. The flexural modes are thus not purely out-of-plane vibration and have strong scattering with other modes.", "author"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container-title" : "Applied Physics Letters", "id" : "ITEM-3", "issue" : "13", "issued" : { "date-parts" : [ [ "2014" ] ] }, "title" : "Thermal conductivity of silicene from first-principles", "type" : "article-journal", "volume" : "104" }, "uris" : [ "http://www.mendeley.com/documents/?uuid=08ee8d25-7533-4e95-a502-cbe8ffa7dda0" ] }, { "id" : "ITEM-4", "itemData" : { "DOI" : "10.1103/PhysRevB.89.054310", "ISBN" : "3333333333", "ISSN" : "10980121", "abstract" : "Silicene, the silicon-based counterpart of graphene with a two-dimensional honeycomb lattice, has attracted tremendous interest both theoretically and experimentally due to its significant potential industrial applications. From the aspect of theoretical study, the widely used classical molecular dynamics simulation is an appropriate way to investigate the transport phenomena and mechanisms in nanostructures such as silicene. Unfortunately, no available interatomic potential can precisely characterize the unique features of silicene. Here, we optimized the Stillinger-Weber potential parameters specifically for a single-layer Si sheet, which can accurately reproduce the low buckling structure of silicene and the full phonon dispersion curves obtained from ab initio calculations. By performing equilibrium and nonequilibrium molecular dynamics simulations and anharmonic lattice dynamics calculations with the new potential, we reveal that the three methods consistently yield an extremely low thermal conductivity of silicene and a short phonon mean-free path, suggesting silicene as a potential candidate for high-efficiency thermoelectric materials. Moreover, by qualifying the relative contributions of lattice vibrations in different directions, we found that the longitudinal phonon modes dominate the thermal transport in silicene, which is fundamentally different from graphene, despite the similarity of their two-dimensional honeycomb lattices.", "author" : [ { "dropping-particle" : "", "family" : "Zhang", "given" : "Xiaoliang", "non-dropping-particle" : "", "parse-names" : false, "suffix" :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dropping-particle" : "", "family" : "Yue", "given" : "Shengying", "non-dropping-particle" : "", "parse-names" : false, "suffix" : "" }, { "dropping-particle" : "", "family" : "Qin", "given" : "Guangzhao", "non-dropping-particle" : "", "parse-names" : false, "suffix" : "" }, { "dropping-particle" : "", "family" : "Su", "given" : "Gang", "non-dropping-particle" : "", "parse-names" : false, "suffix" : "" } ], "container-title" : "Physical Review B - Condensed Matter and Materials Physics", "id" : "ITEM-4", "issue" : "5", "issued" : { "date-parts" : [ [ "2014" ] ] }, "title" : "Thermal conductivity of silicene calculated using an optimized Stillinger-Weber potential", "type" : "article-journal", "volume" : "89" }, "uris" : [ "http://www.mendeley.com/documents/?uuid=89e56f0d-7487-4d53-8841-aa97fa878a11" ] }, { "id" : "ITEM-5", "itemData" : { "DOI" : "10.1088/0022-3727/47/16/165301", "ISBN" : "0022-3727", "ISSN" : "0022-3727", "abstract" : "This paper investigates the thermal conductivity of silicene nanosheets (SiNSs) via molecular dynamic simulation. It shows that the thermal conductivity of pristine SiNSs is about 25\u201330 W mK\u22121 and exhibits anisotropic behaviour. Moreover, it is found that isotopic doping is efficient in reducing the thermal conductivity of SiNSs. When SiNSs are randomly doped with 30Si at the doping percentage of 50%, a maximum reduction of about 20% is obtained. This reduction can be increased when the dopants are arranged into a superlattice pattern. The thermal conductivity of these superlattice-structured SiNSs changes non-monotonically as the thickness of their lattice layers decreases. Detailed analysis of the phonon spectra demonstrates that the competing mechanism between the interface scattering and confinement effects of the phonon modes is responsible for this non-monotonical behaviour.", "author" : [ { "dropping-particle" : "", "family" : "Liu", "given" : "Bo", "non-dropping-particle" : "", "parse-names" : false, "suffix" : "" }, { "dropping-particle" : "", "family" : "Reddy", "given" : "C D", "non-dropping-particle" : "", "parse-names" : false, "suffix" : "" }, { "dropping-particle" : "", "family" : "Jiang", "given" : "Jinwu", "non-dropping-particle" : "", "parse-names" : false, "suffix" : "" }, { "dropping-particle" : "", "family" : "Zhu", "given" : "Hongwei", "non-dropping-particle" : "", "parse-names" : false, "suffix" : "" }, { "dropping-particle" : "", "family" : "Baimova", "given" : "Julia a", "non-dropping-particle" : "", "parse-names" : false, "suffix" : "" }, { "dropping-particle" : "V", "family" : "Dmitriev", "given" : "Sergey", "non-dropping-particle" : "", "parse-names" : false, "suffix" : "" }, { "dropping-particle" : "", "family" : "Zhou", "given" : "Kun", "non-dropping-particle" : "", "parse-names" : false, "suffix" : "" } ], "container-title" : "Journal of Physics D: Applied Physics", "id" : "ITEM-5", "issue" : "16", "issued" : { "date-parts" : [ [ "2014" ] ] }, "page" : "165301", "title" : "Thermal conductivity of silicene nanosheets and the effect of isotopic doping", "type" : "article-journal", "volume" : "47" }, "uris" : [ "http://www.mendeley.com/documents/?uuid=e8ecb62f-bc07-4f6b-8302-c233b44d71a6" ] } ], "mendeley" : { "formattedCitation" : "&lt;sup&gt;23\u201327&lt;/sup&gt;", "plainTextFormattedCitation" : "23\u201327", "previouslyFormattedCitation" : "&lt;sup&gt;23\u201327&lt;/sup&gt;" }, "properties" : { "noteIndex" : 0 }, "schema" : "https://github.com/citation-style-language/schema/raw/master/csl-citation.json" }</w:instrText>
      </w:r>
      <w:r w:rsidR="00A848CE">
        <w:fldChar w:fldCharType="separate"/>
      </w:r>
      <w:r w:rsidR="00A848CE" w:rsidRPr="00A848CE">
        <w:rPr>
          <w:noProof/>
          <w:vertAlign w:val="superscript"/>
        </w:rPr>
        <w:t>23–27</w:t>
      </w:r>
      <w:r w:rsidR="00A848CE">
        <w:fldChar w:fldCharType="end"/>
      </w:r>
      <w:r w:rsidRPr="006F2CF2">
        <w:t>,</w:t>
      </w:r>
      <w:r w:rsidR="0074336B" w:rsidRPr="0074336B">
        <w:t xml:space="preserve"> </w:t>
      </w:r>
      <w:r w:rsidR="0074336B" w:rsidRPr="006F2CF2">
        <w:t>substrate support</w:t>
      </w:r>
      <w:r w:rsidR="0074336B">
        <w:t>ed</w:t>
      </w:r>
      <w:r w:rsidR="0074336B" w:rsidRPr="006F2CF2">
        <w:t xml:space="preserve"> sili</w:t>
      </w:r>
      <w:r w:rsidR="0074336B">
        <w:rPr>
          <w:rFonts w:hint="eastAsia"/>
        </w:rPr>
        <w:t>c</w:t>
      </w:r>
      <w:r w:rsidR="0074336B" w:rsidRPr="006F2CF2">
        <w:t>ene</w:t>
      </w:r>
      <w:r w:rsidR="0074336B">
        <w:fldChar w:fldCharType="begin" w:fldLock="1"/>
      </w:r>
      <w:r w:rsidR="0074336B">
        <w:instrText>ADDIN CSL_CITATION { "citationItems" : [ { "id" : "ITEM-1", "itemData" : { "DOI" : "10.1063/1.4913600", "ISSN" : "10897550", "abstract" : "We conduct molecular dynamics (MD) simulations to study the thermal conductivity of freestanding silicene and silicene supported on an amorphous silicon dioxide (SiO2) substrate in the temperature range from 300 to 900 K. The results show that the thermal conductivity decreases with increasing temperature and that the presence of the SiO2 substrate results in a great reduction, up to 78% at 300 K, to the thermal conductivity of silicene. With atomic trajectories from equilibrium MD simulations, we perform spectral energy density analysis to compute the thermal conductivities, spectral phonon relaxation times, and spectral phonon mean free paths (MFPs) of freestanding and supported silicene at 300 K. When silicene is put on a SiO2 substrate, the phonon relaxation times are decreased from 1\u201313 ps to less than 1 ps, and the phonon MFPs are reduced from 10\u2013120 nm to 0\u201320 nm. We also calculate the thermal conductivity contributions from all phonon branches and find that the thermal conductivities of freestanding and supported silicene are mainly (&amp;gt;85%) contributed by the longitudinal and transverse acoustic phonons, while the out-of-plane acoustic phonons have a contribution less than 3%. Our study predicts the reduction of the thermal conductivity of silicene due to substrate effects and provides a fundamental understanding of the reduction in terms of the spectral phonon relaxation times and MFPs.", "author" : [ { "dropping-particle" : "", "family" : "Wang", "given" : "Zuyuan", "non-dropping-particle" : "", "parse-names" : false, "suffix" : "" }, { "dropping-particle" : "", "family" : "Feng", "given" : "Tianli", "non-dropping-particle" : "", "parse-names" : false, "suffix" : "" }, { "dropping-particle" : "", "family" : "Ruan", "given" : "Xiulin", "non-dropping-particle" : "", "parse-names" : false, "suffix" : "" } ], "container-title" : "Journal of Applied Physics", "id" : "ITEM-1", "issue" : "8", "issued" : { "date-parts" : [ [ "2015" ] ] }, "page" : "1-10", "title" : "Thermal conductivity and spectral phonon properties of freestanding and supported silicene", "type" : "article-journal", "volume" : "117" }, "uris" : [ "http://www.mendeley.com/documents/?uuid=e9c66827-e871-477d-b050-615d853a863d" ] }, { "id" : "ITEM-2", "itemData" : { "DOI" : "10.1039/c4nr06523a", "ISBN" : "2040-3364, 2040-3372", "ISSN" : "2040-3372", "PMID" : "25762032", "abstract" : "Silicene, the silicon-based counterpart of graphene, has received exceptional attention from a wide community of scientists and engineers in addition to graphene, due to its unique and fascinating physical and chemical properties. Recently, the thermal transport of the atomic thin Si layer, critical to various applications in nanoelectronics, has been studied; however, to date, the substrate effect has not been investigated. In this paper, we present our nonequilibrium molecular dynamics studies on the phonon transport of silicene supported on different substrates. A counter-intuitive phenomenon, in which the thermal conductivity of silicene can be either enhanced or suppressed by changing the surface crystal plane of the substrate, has been observed. This phenomenon is fundamentally different from the general understanding of supported graphene, a representative two-dimensional material, in which the substrate always has a negative effect on the phonon transport of graphene. By performing phonon polarization and spectral energy density analysis, we explain the underlying physics of the new phenomenon in terms of the different impacts on the dominant phonons in the thermal transport of silicene induced by the substrate: the dramatic increase in the thermal conductivity of silicene supported on the 6H-SiC substrate is due to the augmented lifetime of the majority of the acoustic phonons, while the significant decrease in the thermal conductivity of silicene supported on the 3C-SiC substrate results from the reduction in the lifetime of almost the entire phonon spectrum. Our results suggest that, by choosing different substrates, the thermal conductivity of silicene can be largely tuned, which paves the way for manipulating the thermal transport properties of silicene for future emerging applications.", "author" : [ { "dropping-particle" : "", "family" : "Zhang", "given" : "Xiaoliang", "non-dropping-particle" : "", "parse-names" : false, "suffix" : "" }, { "dropping-particle" : "", "family" : "Bao", "given" : "Hua", "non-dropping-particle" : "", "parse-names" : false, "suffix" : "" }, { "dropping-particle" : "", "family" : "Hu", "given" : "Ming", "non-dropping-particle" : "", "parse-names" : false, "suffix" : "" } ], "container-title" : "Nanoscale", "id" : "ITEM-2", "issued" : { "date-parts" : [ [ "2015" ] ] }, "page" : "6014-6022", "title" : "Bilateral substrate effect on the thermal conductivity of two-dimensional silicon", "type" : "article-journal" }, "uris" : [ "http://www.mendeley.com/documents/?uuid=e835740e-06a2-45cf-a8a3-b1c9f48a041a" ] } ], "mendeley" : { "formattedCitation" : "&lt;sup&gt;28,29&lt;/sup&gt;", "plainTextFormattedCitation" : "28,29", "previouslyFormattedCitation" : "&lt;sup&gt;28,29&lt;/sup&gt;" }, "properties" : { "noteIndex" : 0 }, "schema" : "https://github.com/citation-style-language/schema/raw/master/csl-citation.json" }</w:instrText>
      </w:r>
      <w:r w:rsidR="0074336B">
        <w:fldChar w:fldCharType="separate"/>
      </w:r>
      <w:r w:rsidR="0074336B" w:rsidRPr="0074336B">
        <w:rPr>
          <w:noProof/>
          <w:vertAlign w:val="superscript"/>
        </w:rPr>
        <w:t>28,29</w:t>
      </w:r>
      <w:r w:rsidR="0074336B">
        <w:fldChar w:fldCharType="end"/>
      </w:r>
      <w:r w:rsidR="0074336B">
        <w:t>,</w:t>
      </w:r>
      <w:r w:rsidRPr="006F2CF2">
        <w:t xml:space="preserve"> silicon thin film and </w:t>
      </w:r>
      <w:r>
        <w:t>bulk</w:t>
      </w:r>
      <w:r w:rsidRPr="006F2CF2">
        <w:t xml:space="preserve"> structure</w:t>
      </w:r>
      <w:r w:rsidR="0074336B">
        <w:fldChar w:fldCharType="begin" w:fldLock="1"/>
      </w:r>
      <w:r w:rsidR="0074336B">
        <w:instrText>ADDIN CSL_CITATION { "citationItems" : [ { "id" : "ITEM-1", "itemData" : { "DOI" : "10.1103/PhysRevB.74.245207", "ISSN" : "10980121", "abstract" : "We use a combination of vibrational-mode analysis and molecular-dynamics simulations to study the effect of grain size on the nature of thermal vibrations, their localization, and their ability to carry heat in nanocrystalline silicon. Vibrational-mode analysis demonstrates that the vibrations that carry most of the heat in small-grain (\u22723 nm) structurally heterogeneous nanocrystalline silicon are almost identical in nature to those in homogeneous amorphous silicon, where the majority of the vibrations are delocalized and unpolarized. Consequently, the principal thermal conductivity mechanism in such a nanocrystalline material is the same as in the amorphous material. With increasing grain size, the vibrational modes become progressively more like that of a crystalline material; this is reflected in a crossover in the mechanism of thermal transport to that of a crystalline material.", "author" : [ { "dropping-particle" : "", "family" : "Bodapati", "given" : "Arun", "non-dropping-particle" : "", "parse-names" : false, "suffix" :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 Condensed Matter and Materials Physics", "id" : "ITEM-1", "issued" : { "date-parts" : [ [ "2006" ] ] }, "page" : "1-11", "title" : "Vibrations and thermal transport in nanocrystalline silicon", "type" : "article-journal", "volume" : "74" }, "uris" : [ "http://www.mendeley.com/documents/?uuid=5af452e0-639f-49fd-ac9a-6b879ede34d2" ] }, { "id" : "ITEM-2", "itemData" : { "abstract" : "ABSTRACT Controlling the thermal conductivity of thermoelectric materials continues to be a goal for energy conversion applications. The Phonon Boltzmann Transport Equation is solved by using the Discrete Ordinates Method to numerically study the phonon thermal conductivity of nano-structured silicon thin film with pores in this study. The effects of the film thickness, film porosity, and porous structure are concerned. The numerical results show that the nano-pores are able to reduce the thermal conductivity of the silicon thin film sharply by the phonon boundary scattering, and the scattering boundary area has significant effect on the thermal conductivity. The method of local angle distribution between heat fluxes is introduced for the first time to optimize the pore placement for reducing the thermal conductivity.", "author" : [ { "dropping-particle" : "", "family" : "Tang", "given" : "G H", "non-dropping-particle" : "", "parse-names" : false, "suffix" : "" }, { "dropping-particle" : "", "family" : "Bi", "given" : "C", "non-dropping-particle" : "", "parse-names" : false, "suffix" : "" }, { "dropping-particle" : "", "family" : "Fu", "given" : "B", "non-dropping-particle" : "", "parse-names" : false, "suffix" : "" } ], "container-title" : "Journal of Applied Physics", "id" : "ITEM-2", "issue" : "18", "issued" : { "date-parts" : [ [ "2013" ] ] }, "page" : "184302-184308", "title" : "Thermal conduction in nano-porous silicon thin film", "type" : "article-journal", "volume" : "114" }, "uris" : [ "http://www.mendeley.com/documents/?uuid=a10dcd8e-e89d-4b59-af93-d1781b274f0e" ] }, { "id" : "ITEM-3", "itemData" : { "abstract" : "Abstract The question of what fraction of the total heat flow is transported by phonons with different mean-free-paths is addressed using a Landauer approach with a full dispersion description of phonons to evaluate the thermal conductivities of bulk and thin film silicon. For bulk Si, the results reproduce those of a recent molecular dynamic treatment showing that about 50% of the heat conduction is carried by phonons with a mean-free-path greater than about 1 \u03bcm. For the in-plane thermal conductivity of thin Si films, we find that about 50% of the heat is carried by phonons with mean-free-paths shorter than in the bulk. When the film thickness is smaller than \u223c0.2 \u03bcm, 50% of the heat is carried by phonons with mean-free-paths longer than the film thickness. The cross-plane thermal conductivity of thin-films, where quasi-ballistic phonon transport becomes important, is also examined. For ballistic transport, the results reduce to the well-known Casimir limit [H. B. G. Casimir, Physica 5, 495\u2013500 (1938)]. These results shed light on phonon transport in bulk and thin-film silicon and demonstrate that the Landauer approach provides a relatively simple but accurate technique to treat phonon transport from the ballistic to diffusive regimes.", "author" : [ { "dropping-particle" : "", "family" : "Jeong", "given" : "Changwook", "non-dropping-particle" : "", "parse-names" : false, "suffix" : "" }, { "dropping-particle" : "", "family" : "Datta", "given" : "Supriyo", "non-dropping-particle" : "", "parse-names" : false, "suffix" : "" }, { "dropping-particle" : "", "family" : "Lundstrom", "given" : "Mark", "non-dropping-particle" : "", "parse-names" : false, "suffix" : "" } ], "container-title" : "Journal of Applied Physics", "id" : "ITEM-3", "issue" : "9", "issued" : { "date-parts" : [ [ "2012" ] ] }, "page" : "495-500", "title" : "Thermal conductivity of bulk and thin-film silicon: A Landauer approach", "type" : "article-journal", "volume" : "111" }, "uris" : [ "http://www.mendeley.com/documents/?uuid=8222f2cd-45c6-47c5-aaa0-70719211d74b" ] }, { "id" : "ITEM-4", "itemData" : { "abstract" : "Abstract Self-heating in deep submicron transistors (e.g., silicon-on-insulator and strained-Si) and thermal engineering of many nanoscale devices such as nanocalorimeters and high-density thermomechanical data storage are strongly influenced by thermal conduction in ultra-thin silicon layers. The lateral thermal conductivity of single-crystal silicon layers of thicknesses 20 and 100 nm at temperatures between 30 and 450 K are measured using joule heating and electrical-resistance thermometry in suspended microfabricated structures. In general, a large reduction in thermal conductivity resulting from phonon-boundary scattering is observed. Thermal conductivity of the 20 nm thick silicon layer at room temperature is nearly 22 W m-1 K-1, compared to the bulk value, 148 W m-1 K-1. The predictions of the classical thermal conductivity theory that accounts for the reduced phonon mean free paths based on a solution of the Boltzmann transport equation along a layer agrees well with the experimental results.", "author" : [ { "dropping-particle" : "", "family" : "Liu", "given" : "Wenjun", "non-dropping-particle" : "", "parse-names" : false, "suffix" : "" }, { "dropping-particle" : "", "family" : "Asheghi", "given" : "Mehdi", "non-dropping-particle" : "", "parse-names" : false, "suffix" : "" } ], "container-title" : "Journal of Heat Transfer", "id" : "ITEM-4", "issue" : "1", "issued" : { "date-parts" : [ [ "2006" ] ] }, "page" : "75-83", "title" : "Thermal Conductivity Measurements of Ultra-Thin Single Crystal Silicon Layers", "type" : "article-journal", "volume" : "128" }, "uris" : [ "http://www.mendeley.com/documents/?uuid=97776d3d-18a0-4a6e-8dc3-56c67f3b218a" ] }, { "id" : "ITEM-5", "itemData" : { "abstract" : "ABSTRACT Silicon nanoscale film have been widely used in many areas in which heat transfer mechanism and characteristics are of great significance to the thermal analysis and thermal design of these micro-devices. Although the measurement of nanoscale film thermal conductivity has been made in the thickness range of about 100 nm, the direct measurement tools face problems due to the difficulties in preparing the samples and test apparatus for the thickness range of less than 100 nm. In the present paper molecular, dynamics simulation and the Boltzmann transport equation are used to analyze the phonon transport in nanometer film. It was observed from the simulation results that there exists the obvious size effect on the thermal conductivity when the film thickness reduces to nanoscale or microscale, and the feasibility of the molecular dynamics method is a particularly good alternative method to investigate the physical characteristics of nanometer film when direct measurement are difficult to make.", "author" : [ { "dropping-particle" : "", "family" : "Wang", "given" : "Zenghui", "non-dropping-particle" : "", "parse-names" : false, "suffix" : "" }, { "dropping-particle" : "", "family" : "Li", "given" : "Zhixin", "non-dropping-particle" : "", "parse-names" : false, "suffix" : "" } ], "container-title" : "Applied Thermal Engineering", "id" : "ITEM-5", "issue" : "17-18", "issued" : { "date-parts" : [ [ "2006" ] ] }, "page" : "2063-2066", "title" : "Lattice dynamics analysis of thermal conductivity in silicon nanoscale film", "type" : "article-journal", "volume" : "26" }, "uris" : [ "http://www.mendeley.com/documents/?uuid=9ff00819-8a8e-452e-acda-1b0a257df821" ] } ], "mendeley" : { "formattedCitation" : "&lt;sup&gt;30\u201334&lt;/sup&gt;", "plainTextFormattedCitation" : "30\u201334", "previouslyFormattedCitation" : "&lt;sup&gt;30\u201334&lt;/sup&gt;" }, "properties" : { "noteIndex" : 0 }, "schema" : "https://github.com/citation-style-language/schema/raw/master/csl-citation.json" }</w:instrText>
      </w:r>
      <w:r w:rsidR="0074336B">
        <w:fldChar w:fldCharType="separate"/>
      </w:r>
      <w:r w:rsidR="0074336B" w:rsidRPr="0074336B">
        <w:rPr>
          <w:noProof/>
          <w:vertAlign w:val="superscript"/>
        </w:rPr>
        <w:t>30–34</w:t>
      </w:r>
      <w:r w:rsidR="0074336B">
        <w:fldChar w:fldCharType="end"/>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w:t>
      </w:r>
      <w:r w:rsidR="0074336B">
        <w:fldChar w:fldCharType="begin" w:fldLock="1"/>
      </w:r>
      <w:r w:rsidR="0074336B">
        <w:instrText>ADDIN CSL_CITATION { "citationItems" : [ { "id" : "ITEM-1", "itemData" : { "abstract" : "Despite the recent progress on two-dimensional multilayer materials (2DMM) with weak interlayer interactions, the investigation on 2DMM with strong interlayer interactions is far from its sufficiency. Here we report on first-principles calculations that clarify the structural evolution and optoelectronic properties of such a 2DMM, multilayer silicene. With our newly developed global optimization algorithm, we discover the existence of rich dynamically stable multilayer silicene phases, the stability of which is closely related to the extent of sp3 hybridization that can be evaluated by the average bonds and effective bond angles. The stable Si(111) surface structures are obtained when the silicene thickness gets up to four, showing the critical thickness for the structural evolution. We also find that the multilayer silicene with pi-bonded surfaces present outstanding optoelectronic properties for the solar cells and optical fiber communications due to the incorporation of sp2-type bonds in the sp3-type bonds dominated system. This study is helpful to complete the picture of structure and related property evolution of 2DMM with strong interlayer interactions.", "author" : [ { "dropping-particle" : "", "family" : "Guo", "given" : "Zhi Xin", "non-dropping-particle" : "", "parse-names" : false, "suffix" : "" }, { "dropping-particle" : "", "family" : "Zhang", "given" : "Yue Yu", "non-dropping-particle" : "", "parse-names" : false, "suffix" : "" }, { "dropping-particle" : "", "family" : "Xiang", "given" : "Hongjun", "non-dropping-particle" : "", "parse-names" : false, "suffix" : "" }, { "dropping-particle" : "", "family" : "Gong", "given" : "Xin Gao", "non-dropping-particle" : "", "parse-names" : false, "suffix" : "" }, { "dropping-particle" : "", "family" : "Oshiyama", "given" : "Atsushi", "non-dropping-particle" : "", "parse-names" : false, "suffix" : "" } ], "container-title" : "Physical Review B", "id" : "ITEM-1", "issued" : { "date-parts" : [ [ "2015" ] ] }, "page" : "201413(R)", "title" : "Structural Evolution and Optoelectronic Applications of Multilayer Silicene", "type" : "article-journal", "volume" : "92" }, "uris" : [ "http://www.mendeley.com/documents/?uuid=09a1b038-557d-4752-8940-568cdacab926" ] } ], "mendeley" : { "formattedCitation" : "&lt;sup&gt;35&lt;/sup&gt;", "plainTextFormattedCitation" : "35", "previouslyFormattedCitation" : "&lt;sup&gt;35&lt;/sup&gt;" }, "properties" : { "noteIndex" : 0 }, "schema" : "https://github.com/citation-style-language/schema/raw/master/csl-citation.json" }</w:instrText>
      </w:r>
      <w:r w:rsidR="0074336B">
        <w:fldChar w:fldCharType="separate"/>
      </w:r>
      <w:r w:rsidR="0074336B" w:rsidRPr="0074336B">
        <w:rPr>
          <w:noProof/>
          <w:vertAlign w:val="superscript"/>
        </w:rPr>
        <w:t>35</w:t>
      </w:r>
      <w:r w:rsidR="0074336B">
        <w:fldChar w:fldCharType="end"/>
      </w:r>
      <w:r w:rsidR="006B2B5B" w:rsidRPr="006B2B5B">
        <w:t>, we explored the thermal transport properties of the 2</w:t>
      </w:r>
      <w:r w:rsidR="006B2B5B">
        <w:t xml:space="preserve"> to </w:t>
      </w:r>
      <w:r w:rsidR="006B2B5B" w:rsidRPr="006B2B5B">
        <w:t xml:space="preserve">10 </w:t>
      </w:r>
      <w:r w:rsidR="0074336B">
        <w:t>layer silicon structure</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098088C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is chosen</w:t>
      </w:r>
      <w:r w:rsidR="0074336B">
        <w:rPr>
          <w:szCs w:val="22"/>
        </w:rPr>
        <w:fldChar w:fldCharType="begin" w:fldLock="1"/>
      </w:r>
      <w:r w:rsidR="0074336B">
        <w:rPr>
          <w:szCs w:val="22"/>
        </w:rPr>
        <w:instrText>ADDIN CSL_CITATION { "citationItems" : [ { "id" : "ITEM-1", "itemData" : { "abstract" : "The Tersoff potential is one of the most widely used interatomic potentials for silicon. However, its poor description of the elastic constants and melting point of diamond silicon is well known. In this research, three bond-order type interatomic potentials have been developed: the first one is fitted to the elastic constants by employing the Tersoff potential function form, the second one is fitted to both the elastic constants and melting point by employing the Tersoff potential function form and the third one is fitted to both the elastic constants and melting point by employing the modified Tersoff potential function form in which the angular-dependent term is improved. All of developed potentials well reproduce the elastic constants of diamond silicon as well as the cohesive energies and equilibrium bond lengths of silicon polytypes. The third potential can reproduce the melting point, while the second one cannot reproduce that. The elastic constants and melting point calculated using the third potential turned out to be C", "author" : [ { "dropping-particle" : "", "family" : "Kumagai", "given" : "T", "non-dropping-particle" : "", "parse-names" : false, "suffix" : "" }, { "dropping-particle" : "", "family" : "Izumi", "given" : "S", "non-dropping-particle" : "", "parse-names" : false, "suffix" : "" }, { "dropping-particle" : "", "family" : "Hara", "given" : "S", "non-dropping-particle" : "", "parse-names" : false, "suffix" : "" }, { "dropping-particle" : "", "family" : "Sakai", "given" : "S", "non-dropping-particle" : "", "parse-names" : false, "suffix" : "" } ], "container-title" : "Computational Materials Science", "id" : "ITEM-1", "issue" : "2", "issued" : { "date-parts" : [ [ "2007" ] ] }, "page" : "457-464", "title" : "Development of bond-order potentials that can reproduce the elastic constants and melting point of silicon for classical molecular dynamics simulation", "type" : "article-journal", "volume" : "39" }, "uris" : [ "http://www.mendeley.com/documents/?uuid=87eada78-cd63-4a6f-80f3-c842cc08329b" ] } ], "mendeley" : { "formattedCitation" : "&lt;sup&gt;36&lt;/sup&gt;", "plainTextFormattedCitation" : "36", "previouslyFormattedCitation" : "&lt;sup&gt;36&lt;/sup&gt;" }, "properties" : { "noteIndex" : 0 }, "schema" : "https://github.com/citation-style-language/schema/raw/master/csl-citation.json" }</w:instrText>
      </w:r>
      <w:r w:rsidR="0074336B">
        <w:rPr>
          <w:szCs w:val="22"/>
        </w:rPr>
        <w:fldChar w:fldCharType="separate"/>
      </w:r>
      <w:r w:rsidR="0074336B" w:rsidRPr="0074336B">
        <w:rPr>
          <w:noProof/>
          <w:szCs w:val="22"/>
          <w:vertAlign w:val="superscript"/>
        </w:rPr>
        <w:t>36</w:t>
      </w:r>
      <w:r w:rsidR="0074336B">
        <w:rPr>
          <w:szCs w:val="22"/>
        </w:rPr>
        <w:fldChar w:fldCharType="end"/>
      </w:r>
      <w:r>
        <w:rPr>
          <w:szCs w:val="22"/>
        </w:rPr>
        <w:t xml:space="preserve">,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 xml:space="preserve">All structures are shown in </w:t>
      </w:r>
      <w:r w:rsidR="002D30C0">
        <w:rPr>
          <w:szCs w:val="22"/>
        </w:rPr>
        <w:fldChar w:fldCharType="begin"/>
      </w:r>
      <w:r w:rsidR="002D30C0">
        <w:rPr>
          <w:szCs w:val="22"/>
        </w:rPr>
        <w:instrText xml:space="preserve"> REF fig_allstructures \h </w:instrText>
      </w:r>
      <w:r w:rsidR="002D30C0">
        <w:rPr>
          <w:szCs w:val="22"/>
        </w:rPr>
      </w:r>
      <w:r w:rsidR="002D30C0">
        <w:rPr>
          <w:szCs w:val="22"/>
        </w:rPr>
        <w:fldChar w:fldCharType="separate"/>
      </w:r>
      <w:r w:rsidR="002D30C0" w:rsidRPr="00D479F0">
        <w:rPr>
          <w:b/>
          <w:bCs/>
        </w:rPr>
        <w:t>FIG.</w:t>
      </w:r>
      <w:r w:rsidR="002D30C0" w:rsidRPr="00D479F0">
        <w:rPr>
          <w:b/>
          <w:bCs/>
          <w:noProof/>
        </w:rPr>
        <w:t>1</w:t>
      </w:r>
      <w:r w:rsidR="002D30C0">
        <w:rPr>
          <w:szCs w:val="22"/>
        </w:rPr>
        <w:fldChar w:fldCharType="end"/>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2D30C0">
        <w:rPr>
          <w:szCs w:val="22"/>
        </w:rPr>
        <w:fldChar w:fldCharType="begin"/>
      </w:r>
      <w:r w:rsidR="002D30C0">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000F47F8" w:rsidRPr="000F47F8">
        <w:rPr>
          <w:szCs w:val="22"/>
        </w:rPr>
        <w:t xml:space="preserve">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67375DDF" w:rsidR="000F47F8" w:rsidRPr="00CD3E8A" w:rsidRDefault="000F47F8" w:rsidP="00CD3E8A">
      <w:pPr>
        <w:pStyle w:val="af3"/>
        <w:tabs>
          <w:tab w:val="left" w:pos="3119"/>
          <w:tab w:val="right" w:pos="7655"/>
        </w:tabs>
        <w:jc w:val="left"/>
        <w:rPr>
          <w:szCs w:val="22"/>
        </w:rPr>
      </w:pPr>
      <w:r w:rsidRPr="000F47F8">
        <w:rPr>
          <w:szCs w:val="22"/>
        </w:rPr>
        <w:t xml:space="preserve">From </w:t>
      </w:r>
      <w:r w:rsidR="002D30C0">
        <w:rPr>
          <w:szCs w:val="22"/>
        </w:rPr>
        <w:fldChar w:fldCharType="begin"/>
      </w:r>
      <w:r w:rsidR="002D30C0">
        <w:rPr>
          <w:szCs w:val="22"/>
        </w:rPr>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Pr="000F47F8">
        <w:rPr>
          <w:szCs w:val="22"/>
        </w:rPr>
        <w:t xml:space="preserve">,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30DAB871"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sidR="002D30C0">
        <w:rPr>
          <w:rFonts w:ascii="Times New Roman" w:hAnsi="Times New Roman" w:cs="Times New Roman"/>
          <w:color w:val="000000" w:themeColor="text1"/>
        </w:rPr>
        <w:fldChar w:fldCharType="begin"/>
      </w:r>
      <w:r w:rsidR="002D30C0">
        <w:rPr>
          <w:rFonts w:ascii="Times New Roman" w:hAnsi="Times New Roman" w:cs="Times New Roman"/>
          <w:color w:val="000000" w:themeColor="text1"/>
        </w:rPr>
        <w:instrText xml:space="preserve"> REF fig_tc_length \h </w:instrText>
      </w:r>
      <w:r w:rsidR="002D30C0">
        <w:rPr>
          <w:rFonts w:ascii="Times New Roman" w:hAnsi="Times New Roman" w:cs="Times New Roman"/>
          <w:color w:val="000000" w:themeColor="text1"/>
        </w:rPr>
      </w:r>
      <w:r w:rsidR="002D30C0">
        <w:rPr>
          <w:rFonts w:ascii="Times New Roman" w:hAnsi="Times New Roman" w:cs="Times New Roman"/>
          <w:color w:val="000000" w:themeColor="text1"/>
        </w:rPr>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2</w:t>
      </w:r>
      <w:r w:rsidR="002D30C0">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 xml:space="preserve">small </w:t>
      </w:r>
      <w:r w:rsidR="00B71697">
        <w:rPr>
          <w:rFonts w:ascii="Times New Roman" w:hAnsi="Times New Roman" w:cs="Times New Roman"/>
          <w:color w:val="000000" w:themeColor="text1"/>
        </w:rPr>
        <w:t>difference of heat transport.</w:t>
      </w:r>
    </w:p>
    <w:p w14:paraId="7548DF4B" w14:textId="00CFFC9A"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w:t>
      </w:r>
      <w:r w:rsidR="0074336B">
        <w:rPr>
          <w:rFonts w:ascii="Times New Roman" w:hAnsi="Times New Roman" w:cs="Times New Roman"/>
          <w:color w:val="000000" w:themeColor="text1"/>
        </w:rPr>
        <w:fldChar w:fldCharType="begin" w:fldLock="1"/>
      </w:r>
      <w:r w:rsidR="0074336B">
        <w:rPr>
          <w:rFonts w:ascii="Times New Roman" w:hAnsi="Times New Roman" w:cs="Times New Roman"/>
          <w:color w:val="000000" w:themeColor="text1"/>
        </w:rPr>
        <w:instrText>ADDIN CSL_CITATION { "citationItems" : [ { "id" : "ITEM-1", "itemData" : { "DOI" : "10.1103/PhysRevB.81.045413", "ISBN" : "1098-0121", "ISSN" : "10980121", "abstract" : "The thermal conductivities of empty and water-filled single-walled carbon nanotubes (CNTs) with diameters between 0.83 and 1.36 nm and lengths ranging from 200 to 1400 nm are predicted using molecular dynamics simulation. Using a direct application of the Fourier law, we explore the transition to fully diffusive phonon transport with increasing CNT length. For empty CNTs, we find that the CNT length required to obtain fully diffusive phonon transport decreases from 1090 nm for the 0.83-nm-diameter CNT to 510 nm for the 1.36-nm-diameter CNT. The magnitude of the fully diffusive thermal conductivity also decreases monotonically with increasing CNT diameter. We find that the fully diffusive thermal conductivity of water-filled CNTs is 20%\u201335% lower than that of empty CNTs. By examining the empty and water-filled CNT density of states, we attribute the thermal conductivity reductions to an increase in low-frequency acoustic phonon scattering due to interactions with the water molecules.", "author" : [ { "dropping-particle" : "", "family" : "Thomas", "given" : "John A.", "non-dropping-particle" : "", "parse-names" : false, "suffix" : "" }, { "dropping-particle" : "", "family" : "Iutzi", "given" : "Ryan M.", "non-dropping-particle" : "", "parse-names" : false, "suffix" : "" }, { "dropping-particle" : "", "family" : "McGaughey", "given" : "Alan J H", "non-dropping-particle" : "", "parse-names" : false, "suffix" : "" } ], "container-title" : "Physical Review B - Condensed Matter and Materials Physics", "id" : "ITEM-1", "issue" : "4", "issued" : { "date-parts" : [ [ "2010" ] ] }, "title" : "Thermal conductivity and phonon transport in empty and water-filled carbon nanotubes", "type" : "article-journal", "volume" : "81" }, "uris" : [ "http://www.mendeley.com/documents/?uuid=564feaa1-8e8f-4cd4-bb0f-5371d588d654" ] } ], "mendeley" : { "formattedCitation" : "&lt;sup&gt;37&lt;/sup&gt;", "plainTextFormattedCitation" : "37" }, "properties" : { "noteIndex" : 0 }, "schema" : "https://github.com/citation-style-language/schema/raw/master/csl-citation.json" }</w:instrText>
      </w:r>
      <w:r w:rsidR="0074336B">
        <w:rPr>
          <w:rFonts w:ascii="Times New Roman" w:hAnsi="Times New Roman" w:cs="Times New Roman"/>
          <w:color w:val="000000" w:themeColor="text1"/>
        </w:rPr>
        <w:fldChar w:fldCharType="separate"/>
      </w:r>
      <w:r w:rsidR="0074336B" w:rsidRPr="0074336B">
        <w:rPr>
          <w:rFonts w:ascii="Times New Roman" w:hAnsi="Times New Roman" w:cs="Times New Roman"/>
          <w:noProof/>
          <w:color w:val="000000" w:themeColor="text1"/>
          <w:vertAlign w:val="superscript"/>
        </w:rPr>
        <w:t>37</w:t>
      </w:r>
      <w:r w:rsidR="0074336B">
        <w:rPr>
          <w:rFonts w:ascii="Times New Roman" w:hAnsi="Times New Roman" w:cs="Times New Roman"/>
          <w:color w:val="000000" w:themeColor="text1"/>
        </w:rPr>
        <w:fldChar w:fldCharType="end"/>
      </w:r>
      <w:r w:rsidRPr="007215EA">
        <w:rPr>
          <w:rFonts w:ascii="Times New Roman" w:hAnsi="Times New Roman" w:cs="Times New Roman"/>
          <w:color w:val="000000" w:themeColor="text1"/>
        </w:rPr>
        <w:t xml:space="preserve">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z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695B94C9" w:rsidR="007B0597" w:rsidRDefault="005E38D5" w:rsidP="007215EA">
      <w:pPr>
        <w:tabs>
          <w:tab w:val="left" w:pos="2835"/>
          <w:tab w:val="left" w:pos="5954"/>
        </w:tabs>
        <w:ind w:firstLineChars="288" w:firstLine="605"/>
        <w:jc w:val="left"/>
      </w:pPr>
      <w:r w:rsidRPr="005E38D5">
        <w:t xml:space="preserve">The total scattering thermal conductivity and anisotropy of multilayer silicon i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3501CAB1"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Pr="00DB3AD7">
        <w:t xml:space="preserve">. From the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Pr="00DB3AD7">
        <w:t>(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w:t>
      </w:r>
      <w:r w:rsidR="002D30C0">
        <w:fldChar w:fldCharType="begin"/>
      </w:r>
      <w:r w:rsidR="002D30C0">
        <w:instrText xml:space="preserve"> REF fig_allstructures \h </w:instrText>
      </w:r>
      <w:r w:rsidR="002D30C0">
        <w:fldChar w:fldCharType="separate"/>
      </w:r>
      <w:r w:rsidR="002D30C0" w:rsidRPr="00D479F0">
        <w:rPr>
          <w:rFonts w:ascii="Times New Roman" w:hAnsi="Times New Roman" w:cs="Times New Roman"/>
          <w:b/>
          <w:bCs/>
          <w:color w:val="000000" w:themeColor="text1"/>
          <w:szCs w:val="21"/>
        </w:rPr>
        <w:t>FIG.</w:t>
      </w:r>
      <w:r w:rsidR="002D30C0" w:rsidRPr="00D479F0">
        <w:rPr>
          <w:rFonts w:ascii="Times New Roman" w:hAnsi="Times New Roman" w:cs="Times New Roman"/>
          <w:b/>
          <w:bCs/>
          <w:noProof/>
          <w:color w:val="000000" w:themeColor="text1"/>
          <w:szCs w:val="21"/>
        </w:rPr>
        <w:t>1</w:t>
      </w:r>
      <w:r w:rsidR="002D30C0">
        <w:fldChar w:fldCharType="end"/>
      </w:r>
      <w:r w:rsidRPr="00DB3AD7">
        <w:t>)</w:t>
      </w:r>
      <w:r>
        <w:t>.</w:t>
      </w:r>
      <w:r w:rsidRPr="00DB3AD7">
        <w:t xml:space="preserve"> Compared with the </w:t>
      </w:r>
      <w:r w:rsidRPr="00DB3AD7">
        <w:lastRenderedPageBreak/>
        <w:t>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00F13465" w:rsidRPr="00F13465">
        <w:t>,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2D30C0" w:rsidRPr="00F13465">
        <w:t>%),</w:t>
      </w:r>
      <w:r w:rsidR="002D30C0">
        <w:t xml:space="preserve"> which</w:t>
      </w:r>
      <w:r w:rsidR="00F13465">
        <w:t xml:space="preserve"> is c</w:t>
      </w:r>
      <w:r w:rsidR="00F13465" w:rsidRPr="00F13465">
        <w:t>onsistent with the results of bulk silicon and single silicon</w:t>
      </w:r>
      <w:r w:rsidR="00F13465">
        <w:t>.</w:t>
      </w:r>
      <w:r w:rsidR="00F13465" w:rsidRPr="00F13465">
        <w:t xml:space="preserve"> On the other hand, as shown in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00F13465" w:rsidRPr="00F13465">
        <w:t xml:space="preserve">(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51757E1" w14:textId="4AFDC449" w:rsidR="003B22ED" w:rsidRPr="00EA1FE7" w:rsidRDefault="003B22ED" w:rsidP="003B22ED">
      <w:pPr>
        <w:tabs>
          <w:tab w:val="left" w:pos="2835"/>
          <w:tab w:val="left" w:pos="5954"/>
        </w:tabs>
        <w:ind w:firstLineChars="288" w:firstLine="605"/>
        <w:jc w:val="left"/>
      </w:pPr>
      <w:r w:rsidRPr="003B22ED">
        <w:t>In order to understand the relationship between the thermal conductivity and the length of the different structures and different layers, we use molecular dynamics to measure the phonon spectra of several typical structures</w:t>
      </w:r>
      <w:r>
        <w:t>.</w:t>
      </w:r>
      <w:r w:rsidRPr="003B22ED">
        <w:t xml:space="preserve"> The</w:t>
      </w:r>
      <m:oMath>
        <m:r>
          <m:rPr>
            <m:sty m:val="p"/>
          </m:rPr>
          <w:rPr>
            <w:rFonts w:ascii="Cambria Math" w:hAnsi="Cambria Math"/>
          </w:rPr>
          <m:t xml:space="preserve"> 10× 10 × 1</m:t>
        </m:r>
      </m:oMath>
      <w:r w:rsidRPr="003B22ED">
        <w:t xml:space="preserve"> multilayer structure is </w:t>
      </w:r>
      <w:r>
        <w:t>chosen.</w:t>
      </w:r>
      <w:r w:rsidRPr="003B22ED">
        <w:t xml:space="preserve"> The selected high symmetry points are</w:t>
      </w:r>
      <w:r>
        <w:t xml:space="preserve"> </w:t>
      </w:r>
      <m:oMath>
        <m:r>
          <m:rPr>
            <m:sty m:val="p"/>
          </m:rPr>
          <w:rPr>
            <w:rFonts w:ascii="Cambria Math" w:hAnsi="Cambria Math"/>
          </w:rPr>
          <w:sym w:font="Symbol" w:char="F04B"/>
        </m:r>
        <m:d>
          <m:dPr>
            <m:ctrlPr>
              <w:rPr>
                <w:rFonts w:ascii="Cambria Math" w:hAnsi="Cambria Math"/>
              </w:rPr>
            </m:ctrlPr>
          </m:dPr>
          <m:e>
            <m:r>
              <m:rPr>
                <m:sty m:val="p"/>
              </m:rPr>
              <w:rPr>
                <w:rFonts w:ascii="Cambria Math" w:hAnsi="Cambria Math"/>
              </w:rPr>
              <m:t>0.5, 0.5, 0.0</m:t>
            </m:r>
          </m:e>
        </m:d>
        <m:r>
          <m:rPr>
            <m:sty m:val="p"/>
          </m:rPr>
          <w:rPr>
            <w:rFonts w:ascii="Cambria Math" w:hAnsi="Cambria Math"/>
          </w:rPr>
          <m:t xml:space="preserve"> </m:t>
        </m:r>
      </m:oMath>
      <w:r>
        <w:rPr>
          <w:rFonts w:hint="eastAsia"/>
        </w:rPr>
        <w:t xml:space="preserve">, </w:t>
      </w:r>
      <m:oMath>
        <m:r>
          <m:rPr>
            <m:sty m:val="p"/>
          </m:rPr>
          <w:rPr>
            <w:rFonts w:ascii="Cambria Math" w:hAnsi="Cambria Math"/>
          </w:rPr>
          <m:t xml:space="preserve"> </m:t>
        </m:r>
        <m:r>
          <m:rPr>
            <m:sty m:val="p"/>
          </m:rPr>
          <w:rPr>
            <w:rFonts w:ascii="Cambria Math" w:hAnsi="Cambria Math"/>
          </w:rPr>
          <w:sym w:font="Symbol" w:char="F047"/>
        </m:r>
        <m:d>
          <m:dPr>
            <m:ctrlPr>
              <w:rPr>
                <w:rFonts w:ascii="Cambria Math" w:hAnsi="Cambria Math"/>
              </w:rPr>
            </m:ctrlPr>
          </m:dPr>
          <m:e>
            <m:r>
              <m:rPr>
                <m:sty m:val="p"/>
              </m:rPr>
              <w:rPr>
                <w:rFonts w:ascii="Cambria Math" w:hAnsi="Cambria Math"/>
              </w:rPr>
              <m:t>0.0, 0.0, 0.0</m:t>
            </m:r>
          </m:e>
        </m:d>
      </m:oMath>
      <w:r>
        <w:rPr>
          <w:rFonts w:hint="eastAsia"/>
        </w:rPr>
        <w:t xml:space="preserve">, </w:t>
      </w:r>
      <m:oMath>
        <m:r>
          <m:rPr>
            <m:sty m:val="p"/>
          </m:rPr>
          <w:rPr>
            <w:rFonts w:ascii="Cambria Math" w:hAnsi="Cambria Math"/>
          </w:rPr>
          <m:t xml:space="preserve"> J</m:t>
        </m:r>
        <m:d>
          <m:dPr>
            <m:ctrlPr>
              <w:rPr>
                <w:rFonts w:ascii="Cambria Math" w:hAnsi="Cambria Math"/>
              </w:rPr>
            </m:ctrlPr>
          </m:dPr>
          <m:e>
            <m:r>
              <m:rPr>
                <m:sty m:val="p"/>
              </m:rPr>
              <w:rPr>
                <w:rFonts w:ascii="Cambria Math" w:hAnsi="Cambria Math"/>
              </w:rPr>
              <m:t>0.5, 0.0, 0.0</m:t>
            </m:r>
          </m:e>
        </m:d>
      </m:oMath>
      <w:r>
        <w:rPr>
          <w:rFonts w:hint="eastAsia"/>
        </w:rPr>
        <w:t>,</w:t>
      </w:r>
      <w:r>
        <w:t xml:space="preserve"> </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0.0, 0.5, 0.0</m:t>
            </m:r>
          </m:e>
        </m:d>
      </m:oMath>
      <w:r>
        <w:rPr>
          <w:rFonts w:hint="eastAsia"/>
        </w:rPr>
        <w:t>,</w:t>
      </w:r>
      <w:r w:rsidRPr="003B22ED">
        <w:t xml:space="preserve"> </w:t>
      </w:r>
      <w:r>
        <w:t xml:space="preserve">Take points along  </w:t>
      </w:r>
      <m:oMath>
        <m:r>
          <m:rPr>
            <m:sty m:val="p"/>
          </m:rPr>
          <w:rPr>
            <w:rFonts w:ascii="Cambria Math" w:hAnsi="Cambria Math"/>
          </w:rPr>
          <w:sym w:font="Symbol" w:char="F04B"/>
        </m:r>
        <m:r>
          <m:rPr>
            <m:sty m:val="p"/>
          </m:rPr>
          <w:rPr>
            <w:rFonts w:ascii="Cambria Math" w:hAnsi="Cambria Math"/>
          </w:rPr>
          <m:t>→</m:t>
        </m:r>
        <m:r>
          <m:rPr>
            <m:sty m:val="p"/>
          </m:rPr>
          <w:rPr>
            <w:rFonts w:ascii="Cambria Math" w:hAnsi="Cambria Math"/>
          </w:rPr>
          <w:sym w:font="Symbol" w:char="F047"/>
        </m:r>
        <m:r>
          <m:rPr>
            <m:sty m:val="p"/>
          </m:rPr>
          <w:rPr>
            <w:rFonts w:ascii="Cambria Math" w:hAnsi="Cambria Math"/>
          </w:rPr>
          <m:t>→J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oMath>
      <w:r>
        <w:rPr>
          <w:rFonts w:hint="eastAsia"/>
        </w:rPr>
        <w:t xml:space="preserve"> as </w:t>
      </w:r>
      <w:r>
        <w:t xml:space="preserve">shown in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t>.</w:t>
      </w:r>
      <w:r w:rsidR="00A30037">
        <w:t>According to the super</w:t>
      </w:r>
      <w:r w:rsidRPr="003B22ED">
        <w:t>cell structure</w:t>
      </w:r>
      <w:r w:rsidR="00A30037">
        <w:t>,</w:t>
      </w:r>
      <w:r w:rsidRPr="003B22ED">
        <w:t xml:space="preserve"> the zigzag boundary</w:t>
      </w:r>
      <w:r w:rsidR="00A30037">
        <w:t xml:space="preserve"> corresponds to </w:t>
      </w:r>
      <m:oMath>
        <m:r>
          <m:rPr>
            <m:sty m:val="p"/>
          </m:rPr>
          <w:rPr>
            <w:rFonts w:ascii="Cambria Math" w:hAnsi="Cambria Math"/>
          </w:rPr>
          <w:sym w:font="Symbol" w:char="F047"/>
        </m:r>
        <m:r>
          <m:rPr>
            <m:sty m:val="p"/>
          </m:rPr>
          <w:rPr>
            <w:rFonts w:ascii="Cambria Math" w:hAnsi="Cambria Math"/>
          </w:rPr>
          <m:t>→J</m:t>
        </m:r>
      </m:oMath>
      <w:r w:rsidR="00A30037">
        <w:t xml:space="preserve"> direction in the dispersion</w:t>
      </w:r>
      <w:r w:rsidRPr="003B22ED">
        <w:t xml:space="preserve">, and the armchair boundary </w:t>
      </w:r>
      <w:r w:rsidR="00A30037">
        <w:t xml:space="preserve">corresponds to </w:t>
      </w:r>
      <m:oMath>
        <m:r>
          <m:rPr>
            <m:sty m:val="p"/>
          </m:rPr>
          <w:rPr>
            <w:rFonts w:ascii="Cambria Math" w:hAnsi="Cambria Math"/>
          </w:rPr>
          <w:sym w:font="Symbol" w:char="F047"/>
        </m:r>
        <m:r>
          <m:rPr>
            <m:sty m:val="p"/>
          </m:rPr>
          <w:rPr>
            <w:rFonts w:ascii="Cambria Math" w:hAnsi="Cambria Math"/>
          </w:rPr>
          <m:t>→J</m:t>
        </m:r>
      </m:oMath>
      <w:r w:rsidR="00A30037">
        <w:t>’</w:t>
      </w:r>
      <w:r w:rsidR="00A30037" w:rsidRPr="003B22ED">
        <w:t xml:space="preserve"> </w:t>
      </w:r>
      <w:r w:rsidRPr="003B22ED">
        <w:t>direction</w:t>
      </w:r>
      <w:r w:rsidR="00A30037">
        <w:t>.</w:t>
      </w:r>
      <w:r w:rsidR="00A30037" w:rsidRPr="00A30037">
        <w:t xml:space="preserve"> According to the relationship between the phonon spectrum and heat conduction, </w:t>
      </w:r>
      <w:r w:rsidR="00A30037">
        <w:t xml:space="preserve">in </w:t>
      </w:r>
      <w:r w:rsidR="00A30037" w:rsidRPr="00A30037">
        <w:t>the two-dimensional nano system, the acoustic phonon plays a major role in heat transport</w:t>
      </w:r>
      <w:r w:rsidR="00A30037">
        <w:t xml:space="preserve">. There are </w:t>
      </w:r>
      <w:r w:rsidR="00A30037" w:rsidRPr="00A30037">
        <w:t xml:space="preserve">a total of 3 acoustic branches, </w:t>
      </w:r>
      <w:r w:rsidR="00A30037">
        <w:t>including</w:t>
      </w:r>
      <w:r w:rsidR="00A30037" w:rsidRPr="00A30037">
        <w:t xml:space="preserve"> to the LA mode along the transmission </w:t>
      </w:r>
      <w:r w:rsidR="00F6009E">
        <w:t>direction,</w:t>
      </w:r>
      <w:r w:rsidR="00A30037" w:rsidRPr="00A30037">
        <w:t xml:space="preserve"> TA along the </w:t>
      </w:r>
      <w:r w:rsidR="00A30037">
        <w:t>transverse</w:t>
      </w:r>
      <w:r w:rsidR="00A30037" w:rsidRPr="00A30037">
        <w:t xml:space="preserve"> and ZA </w:t>
      </w:r>
      <w:r w:rsidR="00A30037">
        <w:t xml:space="preserve">mode along the </w:t>
      </w:r>
      <w:r w:rsidR="00A30037" w:rsidRPr="00A30037">
        <w:t xml:space="preserve">perpendicular </w:t>
      </w:r>
      <w:r w:rsidR="00A30037">
        <w:t>direction.</w:t>
      </w:r>
      <w:r w:rsidR="00A30037" w:rsidRPr="00A30037">
        <w:t xml:space="preserve">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rsidR="00A30037" w:rsidRPr="00A30037">
        <w:t>(a) and (b) correspond</w:t>
      </w:r>
      <w:r w:rsidR="00A30037">
        <w:t>s</w:t>
      </w:r>
      <w:r w:rsidR="00A30037" w:rsidRPr="00A30037">
        <w:t xml:space="preserve"> to the calculat</w:t>
      </w:r>
      <w:r w:rsidR="00A30037">
        <w:t>ed</w:t>
      </w:r>
      <w:r w:rsidR="00A30037" w:rsidRPr="00A30037">
        <w:t xml:space="preserve"> spectra of the </w:t>
      </w:r>
      <w:r w:rsidR="00A30037">
        <w:t>bi</w:t>
      </w:r>
      <w:r w:rsidR="00A30037" w:rsidRPr="00A30037">
        <w:t xml:space="preserve">layer </w:t>
      </w:r>
      <w:r w:rsidR="00A30037">
        <w:t>structure</w:t>
      </w:r>
      <w:r w:rsidR="00A30037" w:rsidRPr="00A30037">
        <w:t xml:space="preserve"> 2l1 and 2l2</w:t>
      </w:r>
      <w:r w:rsidR="00A30037">
        <w:t>.</w:t>
      </w:r>
      <w:r w:rsidR="00A30037" w:rsidRPr="00A30037">
        <w:t xml:space="preserve"> The group velocity of </w:t>
      </w:r>
      <m:oMath>
        <m:r>
          <m:rPr>
            <m:sty m:val="p"/>
          </m:rPr>
          <w:rPr>
            <w:rFonts w:ascii="Cambria Math" w:hAnsi="Cambria Math"/>
          </w:rPr>
          <w:sym w:font="Symbol" w:char="F047"/>
        </m:r>
        <m:r>
          <m:rPr>
            <m:sty m:val="p"/>
          </m:rPr>
          <w:rPr>
            <w:rFonts w:ascii="Cambria Math" w:hAnsi="Cambria Math"/>
          </w:rPr>
          <m:t>→J</m:t>
        </m:r>
      </m:oMath>
      <w:r w:rsidR="00A30037" w:rsidRPr="00A30037">
        <w:t xml:space="preserve"> acoustic </w:t>
      </w:r>
      <w:r w:rsidR="00A30037">
        <w:t>branch</w:t>
      </w:r>
      <w:r w:rsidR="00A30037" w:rsidRPr="00A30037">
        <w:t xml:space="preserve"> in 2l1 is obviously larger than that of </w:t>
      </w:r>
      <m:oMath>
        <m:r>
          <m:rPr>
            <m:sty m:val="p"/>
          </m:rPr>
          <w:rPr>
            <w:rFonts w:ascii="Cambria Math" w:hAnsi="Cambria Math"/>
          </w:rPr>
          <w:sym w:font="Symbol" w:char="F047"/>
        </m:r>
        <m:r>
          <m:rPr>
            <m:sty m:val="p"/>
          </m:rPr>
          <w:rPr>
            <w:rFonts w:ascii="Cambria Math" w:hAnsi="Cambria Math"/>
          </w:rPr>
          <m:t>→J</m:t>
        </m:r>
      </m:oMath>
      <w:r w:rsidR="00A30037">
        <w:t>’,</w:t>
      </w:r>
      <w:r w:rsidR="00A30037" w:rsidRPr="00A30037">
        <w:t xml:space="preserve"> </w:t>
      </w:r>
      <w:r w:rsidR="00A30037">
        <w:t xml:space="preserve">making zigzag direction </w:t>
      </w:r>
      <w:r w:rsidR="00A30037" w:rsidRPr="00A30037">
        <w:t xml:space="preserve">more heat </w:t>
      </w:r>
      <w:r w:rsidR="00A30037">
        <w:t xml:space="preserve">conducive </w:t>
      </w:r>
      <w:r w:rsidR="00A30037" w:rsidRPr="00A30037">
        <w:t xml:space="preserve">, </w:t>
      </w:r>
      <w:r w:rsidR="00A30037">
        <w:t>which</w:t>
      </w:r>
      <w:r w:rsidR="00A30037" w:rsidRPr="00A30037">
        <w:t xml:space="preserve"> also </w:t>
      </w:r>
      <w:r w:rsidR="00A30037">
        <w:t>verifies</w:t>
      </w:r>
      <w:r w:rsidR="00A30037" w:rsidRPr="00A30037">
        <w:t xml:space="preserve"> the difference between 2l1z and 2l1a thermal conductivity and anisotropy</w:t>
      </w:r>
      <w:r w:rsidR="00A30037">
        <w:t>.</w:t>
      </w:r>
      <w:r w:rsidR="00A30037" w:rsidRPr="00A30037">
        <w:t xml:space="preserve"> Accordingly, the three phonon</w:t>
      </w:r>
      <w:r w:rsidR="00EA1FE7">
        <w:t>s</w:t>
      </w:r>
      <w:r w:rsidR="00A30037" w:rsidRPr="00A30037">
        <w:t xml:space="preserve"> in the </w:t>
      </w:r>
      <w:r w:rsidR="00EA1FE7">
        <w:t xml:space="preserve">two </w:t>
      </w:r>
      <w:r w:rsidR="00A30037" w:rsidRPr="00A30037">
        <w:t>direction is almost the same as that in the 2l2, so the 2l2z and 2l2a are the least anisotropic structures</w:t>
      </w:r>
      <w:r w:rsidR="00EA1FE7">
        <w:t xml:space="preserve"> with</w:t>
      </w:r>
      <w:r w:rsidR="00A30037" w:rsidRPr="00A30037">
        <w:t xml:space="preserve"> surface reconstruction</w:t>
      </w:r>
      <w:r w:rsidR="00EA1FE7">
        <w:t>.</w:t>
      </w:r>
      <w:r w:rsidR="00EA1FE7" w:rsidRPr="00EA1FE7">
        <w:t xml:space="preserve"> Comparing the two graphs, it can be found that</w:t>
      </w:r>
      <w:r w:rsidR="00EA1FE7">
        <w:t xml:space="preserve"> all</w:t>
      </w:r>
      <w:r w:rsidR="00EA1FE7" w:rsidRPr="00EA1FE7">
        <w:t xml:space="preserve"> the </w:t>
      </w:r>
      <w:r w:rsidR="00EA1FE7">
        <w:t xml:space="preserve">group </w:t>
      </w:r>
      <w:r w:rsidR="00EA1FE7" w:rsidRPr="00EA1FE7">
        <w:t>velocities</w:t>
      </w:r>
      <w:r w:rsidR="00EA1FE7">
        <w:t xml:space="preserve"> of </w:t>
      </w:r>
      <w:r w:rsidR="00EA1FE7" w:rsidRPr="00EA1FE7">
        <w:t>three phonon</w:t>
      </w:r>
      <w:r w:rsidR="00EA1FE7">
        <w:t>s</w:t>
      </w:r>
      <w:r w:rsidR="00EA1FE7" w:rsidRPr="00EA1FE7">
        <w:t xml:space="preserve"> of 2l2 decrease</w:t>
      </w:r>
      <w:r w:rsidR="00EA1FE7">
        <w:t>.</w:t>
      </w:r>
      <w:r w:rsidR="00EA1FE7" w:rsidRPr="00EA1FE7">
        <w:t xml:space="preserve"> At the same time, the low frequency optical branch has the trend of moving down and </w:t>
      </w:r>
      <w:r w:rsidR="00EA1FE7">
        <w:t xml:space="preserve">couple with </w:t>
      </w:r>
      <w:r w:rsidR="00EA1FE7" w:rsidRPr="00EA1FE7">
        <w:t xml:space="preserve">acoustic </w:t>
      </w:r>
      <w:r w:rsidR="00EA1FE7">
        <w:t>ones, which</w:t>
      </w:r>
      <w:r w:rsidR="00EA1FE7" w:rsidRPr="00EA1FE7">
        <w:t xml:space="preserve"> </w:t>
      </w:r>
      <w:r w:rsidR="00EA1FE7">
        <w:t>makes it less</w:t>
      </w:r>
      <w:r w:rsidR="00EA1FE7" w:rsidRPr="00EA1FE7">
        <w:t xml:space="preserve"> heat conducive</w:t>
      </w:r>
      <w:r w:rsidR="00EA1FE7">
        <w:t>,</w:t>
      </w:r>
      <w:r w:rsidR="00EA1FE7" w:rsidRPr="00EA1FE7">
        <w:t xml:space="preserve"> so that the 2l2 heat transport changes little with the length</w:t>
      </w:r>
      <w:r w:rsidR="00EA1FE7">
        <w:t>.</w:t>
      </w:r>
      <w:r w:rsidR="00EA1FE7" w:rsidRPr="00EA1FE7">
        <w:t xml:space="preserve"> The </w:t>
      </w:r>
      <w:bookmarkStart w:id="0" w:name="_GoBack"/>
      <w:r w:rsidR="00EA1FE7" w:rsidRPr="00EA1FE7">
        <w:t>figure</w:t>
      </w:r>
      <w:bookmarkEnd w:id="0"/>
      <w:r w:rsidR="00EA1FE7" w:rsidRPr="00EA1FE7">
        <w:t xml:space="preserve"> (c) (d) (</w:t>
      </w:r>
      <w:r w:rsidR="002D30C0">
        <w:t>e</w:t>
      </w:r>
      <w:r w:rsidR="00EA1FE7" w:rsidRPr="00EA1FE7">
        <w:t xml:space="preserve">) </w:t>
      </w:r>
      <w:r w:rsidR="00EA1FE7">
        <w:t xml:space="preserve">is the dispersion of </w:t>
      </w:r>
      <w:r w:rsidR="00EA1FE7" w:rsidRPr="00EA1FE7">
        <w:t xml:space="preserve">3l1, 4l1, 6l1 </w:t>
      </w:r>
      <m:oMath>
        <m:r>
          <m:rPr>
            <m:sty m:val="p"/>
          </m:rPr>
          <w:rPr>
            <w:rFonts w:ascii="Cambria Math" w:hAnsi="Cambria Math"/>
          </w:rPr>
          <m:t>2×</m:t>
        </m:r>
        <m:r>
          <m:rPr>
            <m:sty m:val="p"/>
          </m:rPr>
          <w:rPr>
            <w:rFonts w:ascii="Cambria Math" w:hAnsi="Cambria Math"/>
          </w:rPr>
          <m:t>1</m:t>
        </m:r>
      </m:oMath>
      <w:r w:rsidR="00EA1FE7" w:rsidRPr="00EA1FE7">
        <w:t xml:space="preserve"> </w:t>
      </w:r>
      <w:r w:rsidR="00EA1FE7">
        <w:t>s</w:t>
      </w:r>
      <w:r w:rsidR="00EA1FE7" w:rsidRPr="00EA1FE7">
        <w:t>tructure</w:t>
      </w:r>
      <w:r w:rsidR="00EA1FE7">
        <w:t>, all of whose three phonon group velocity are larger along zigzag than armchair.</w:t>
      </w:r>
      <w:r w:rsidR="00EA1FE7" w:rsidRPr="00EA1FE7">
        <w:t xml:space="preserve"> With the increase of layers, the optical branch participation gradually gathered in the high frequency area (&gt;15THz)</w:t>
      </w:r>
      <w:r w:rsidR="00EA1FE7">
        <w:t>, having a</w:t>
      </w:r>
      <w:r w:rsidR="00EA1FE7" w:rsidRPr="00EA1FE7">
        <w:t>lmost no contribution to thermal conductivity</w:t>
      </w:r>
      <w:r w:rsidR="00EA1FE7">
        <w:t xml:space="preserve"> while t</w:t>
      </w:r>
      <w:r w:rsidR="00EA1FE7" w:rsidRPr="00EA1FE7">
        <w:t>he vibration mode of the low frequency (&lt;5THz) region is almost unchanged</w:t>
      </w:r>
      <w:r w:rsidR="00EA1FE7">
        <w:t>.</w:t>
      </w:r>
      <w:r w:rsidR="00EA1FE7" w:rsidRPr="00EA1FE7">
        <w:t xml:space="preserve"> On the other hand, with the increase of thickness, the acoustic velocity of armchair direction increases </w:t>
      </w:r>
      <w:r w:rsidR="006A6C0A" w:rsidRPr="00EA1FE7">
        <w:t>gradually</w:t>
      </w:r>
      <w:r w:rsidR="006A6C0A">
        <w:t>, which</w:t>
      </w:r>
      <w:r w:rsidR="00EA1FE7" w:rsidRPr="00EA1FE7">
        <w:t xml:space="preserve"> prompt</w:t>
      </w:r>
      <w:r w:rsidR="00EA1FE7">
        <w:t xml:space="preserve">s the decrease of </w:t>
      </w:r>
      <w:r w:rsidR="00EA1FE7" w:rsidRPr="00EA1FE7">
        <w:t xml:space="preserve">anisotropic </w:t>
      </w:r>
      <w:r w:rsidR="006A6C0A">
        <w:t xml:space="preserve">in </w:t>
      </w:r>
      <w:r w:rsidR="00EA1FE7" w:rsidRPr="00EA1FE7">
        <w:t xml:space="preserve">multilayer silicon with </w:t>
      </w:r>
      <w:r w:rsidR="006A6C0A">
        <w:t>the increase of layer number.</w:t>
      </w:r>
      <w:r w:rsidR="00EA1FE7" w:rsidRPr="00EA1FE7">
        <w:t xml:space="preserve"> </w:t>
      </w:r>
      <w:r w:rsidR="006A6C0A" w:rsidRPr="006A6C0A">
        <w:t>Compared with phonon spectrum</w:t>
      </w:r>
      <w:r w:rsidR="006A6C0A">
        <w:t xml:space="preserve"> of </w:t>
      </w:r>
      <w:r w:rsidR="006A6C0A" w:rsidRPr="006A6C0A">
        <w:t xml:space="preserve">the </w:t>
      </w:r>
      <w:r w:rsidR="00F6009E" w:rsidRPr="006A6C0A">
        <w:t>6-layer</w:t>
      </w:r>
      <w:r w:rsidR="006A6C0A" w:rsidRPr="006A6C0A">
        <w:t xml:space="preserve"> </w:t>
      </w:r>
      <w:r w:rsidR="006A6C0A">
        <w:t>structure</w:t>
      </w:r>
      <w:r w:rsidR="006A6C0A" w:rsidRPr="006A6C0A">
        <w:t>(</w:t>
      </w:r>
      <w:r w:rsidR="006A6C0A">
        <w:t>e</w:t>
      </w:r>
      <w:r w:rsidR="00F6009E" w:rsidRPr="006A6C0A">
        <w:t>)</w:t>
      </w:r>
      <w:r w:rsidR="00F6009E">
        <w:t>,</w:t>
      </w:r>
      <w:r w:rsidR="006A6C0A" w:rsidRPr="006A6C0A">
        <w:t xml:space="preserve"> the difference between the 10 layers (f) is mainly the contribution of more </w:t>
      </w:r>
      <w:r w:rsidR="006A6C0A" w:rsidRPr="006A6C0A">
        <w:lastRenderedPageBreak/>
        <w:t>atoms in the middle and high frequency (&gt;5THz) region, which has little effect on the thermal conductivity</w:t>
      </w:r>
      <w:r w:rsidR="006A6C0A">
        <w:t>.</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0D4164BE" w14:textId="5EE3CDD7" w:rsidR="00CD4286" w:rsidRPr="00C07B53" w:rsidRDefault="00F6009E" w:rsidP="00F6009E">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By means of non-equilibrium molecular dynamics simulation, we 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Under the influence of double layer surface reconstruction, the thermal conductivity of the </w:t>
      </w:r>
      <w:r>
        <w:rPr>
          <w:rFonts w:ascii="Times New Roman" w:hAnsi="Times New Roman" w:cs="Times New Roman"/>
          <w:color w:val="000000" w:themeColor="text1"/>
        </w:rPr>
        <w:t>bi</w:t>
      </w:r>
      <w:r w:rsidRPr="00F6009E">
        <w:rPr>
          <w:rFonts w:ascii="Times New Roman" w:hAnsi="Times New Roman" w:cs="Times New Roman"/>
          <w:color w:val="000000" w:themeColor="text1"/>
        </w:rPr>
        <w:t>layer silicon can reach up to 11.6 W/mK (2l1 structure), and can be as low as 1.2 W/mK (2l2 structure)</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smooth surface is favorable for heat conduction, while the rough surface can greatly suppress the heat condu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ultra-low thermal conductivity indicates that the</w:t>
      </w:r>
      <w:r>
        <w:rPr>
          <w:rFonts w:ascii="Times New Roman" w:hAnsi="Times New Roman" w:cs="Times New Roman"/>
          <w:color w:val="000000" w:themeColor="text1"/>
        </w:rPr>
        <w:t xml:space="preserve"> bilayer </w:t>
      </w:r>
      <w:r w:rsidRPr="00F6009E">
        <w:rPr>
          <w:rFonts w:ascii="Times New Roman" w:hAnsi="Times New Roman" w:cs="Times New Roman"/>
          <w:color w:val="000000" w:themeColor="text1"/>
        </w:rPr>
        <w:t>silicon has good thermoelectric properties</w:t>
      </w:r>
      <w:r>
        <w:rPr>
          <w:rFonts w:ascii="Times New Roman" w:hAnsi="Times New Roman" w:cs="Times New Roman"/>
          <w:color w:val="000000" w:themeColor="text1"/>
        </w:rPr>
        <w:t>.</w:t>
      </w:r>
      <w:r w:rsidRPr="00F6009E">
        <w:t xml:space="preserve"> </w:t>
      </w:r>
      <w:r>
        <w:t xml:space="preserve">In the </w:t>
      </w:r>
      <w:r w:rsidRPr="00F6009E">
        <w:rPr>
          <w:rFonts w:ascii="Times New Roman" w:hAnsi="Times New Roman" w:cs="Times New Roman"/>
          <w:color w:val="000000" w:themeColor="text1"/>
        </w:rPr>
        <w:t xml:space="preserve">3-6 layer multilayer silicon </w:t>
      </w:r>
      <w:r>
        <w:rPr>
          <w:rFonts w:ascii="Times New Roman" w:hAnsi="Times New Roman" w:cs="Times New Roman"/>
          <w:color w:val="000000" w:themeColor="text1"/>
        </w:rPr>
        <w:t>w</w:t>
      </w:r>
      <w:r w:rsidRPr="00F6009E">
        <w:rPr>
          <w:rFonts w:ascii="Times New Roman" w:hAnsi="Times New Roman" w:cs="Times New Roman"/>
          <w:color w:val="000000" w:themeColor="text1"/>
        </w:rPr>
        <w:t xml:space="preserve">ith the same </w:t>
      </w:r>
      <m:oMath>
        <m:r>
          <m:rPr>
            <m:sty m:val="p"/>
          </m:rPr>
          <w:rPr>
            <w:rFonts w:ascii="Cambria Math" w:hAnsi="Cambria Math"/>
          </w:rPr>
          <m:t>2×1</m:t>
        </m:r>
      </m:oMath>
      <w:r w:rsidRPr="00F6009E">
        <w:rPr>
          <w:rFonts w:ascii="Times New Roman" w:hAnsi="Times New Roman" w:cs="Times New Roman"/>
          <w:color w:val="000000" w:themeColor="text1"/>
        </w:rPr>
        <w:t xml:space="preserve"> surface reconstruction the zigzag direction is more heat conducive</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The thermal conductivity anisotropy of the multilayer silicon with 10 </w:t>
      </w:r>
      <w:r w:rsidR="00D543A2" w:rsidRPr="00F6009E">
        <w:rPr>
          <w:rFonts w:ascii="Times New Roman" w:hAnsi="Times New Roman" w:cs="Times New Roman"/>
          <w:color w:val="000000" w:themeColor="text1"/>
        </w:rPr>
        <w:t>layers</w:t>
      </w:r>
      <w:r w:rsidRPr="00F6009E">
        <w:rPr>
          <w:rFonts w:ascii="Times New Roman" w:hAnsi="Times New Roman" w:cs="Times New Roman"/>
          <w:color w:val="000000" w:themeColor="text1"/>
        </w:rPr>
        <w:t xml:space="preserve"> is very small, which is consistent with the bulk Si and monolayer</w:t>
      </w:r>
      <w:r>
        <w:rPr>
          <w:rFonts w:ascii="Times New Roman" w:hAnsi="Times New Roman" w:cs="Times New Roman"/>
          <w:color w:val="000000" w:themeColor="text1"/>
        </w:rPr>
        <w:t xml:space="preserve"> silicene.</w:t>
      </w:r>
      <w:r w:rsidR="007E5DB5">
        <w:rPr>
          <w:rFonts w:ascii="Times New Roman" w:hAnsi="Times New Roman" w:cs="Times New Roman"/>
          <w:color w:val="000000" w:themeColor="text1"/>
        </w:rPr>
        <w:t xml:space="preserve"> This work could be helpful in the field of heat management, thermoelectric applications involving silicon and other multilayer nano materials in the future.</w:t>
      </w: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7E5DB5">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2E6A5D">
      <w:pPr>
        <w:pStyle w:val="ab"/>
        <w:jc w:val="left"/>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3EF3AE9E" w14:textId="6901E69A" w:rsidR="0074336B" w:rsidRPr="0074336B" w:rsidRDefault="00C154D6" w:rsidP="0074336B">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74336B" w:rsidRPr="0074336B">
        <w:rPr>
          <w:rFonts w:ascii="Calibri" w:hAnsi="Calibri" w:cs="Times New Roman"/>
          <w:noProof/>
          <w:kern w:val="0"/>
          <w:sz w:val="20"/>
          <w:szCs w:val="24"/>
        </w:rPr>
        <w:t>1</w:t>
      </w:r>
      <w:r w:rsidR="0074336B" w:rsidRPr="0074336B">
        <w:rPr>
          <w:rFonts w:ascii="Calibri" w:hAnsi="Calibri" w:cs="Times New Roman"/>
          <w:noProof/>
          <w:kern w:val="0"/>
          <w:sz w:val="20"/>
          <w:szCs w:val="24"/>
        </w:rPr>
        <w:tab/>
        <w:t xml:space="preserve">L. Li, Y. Yu, G. J. Ye, Q. Ge, X. Ou, H. Wu, D. Feng, X. H. Chen and Y. Zhang, </w:t>
      </w:r>
      <w:r w:rsidR="0074336B" w:rsidRPr="0074336B">
        <w:rPr>
          <w:rFonts w:ascii="Calibri" w:hAnsi="Calibri" w:cs="Times New Roman"/>
          <w:i/>
          <w:iCs/>
          <w:noProof/>
          <w:kern w:val="0"/>
          <w:sz w:val="20"/>
          <w:szCs w:val="24"/>
        </w:rPr>
        <w:t>Nat. Nanotechnol.</w:t>
      </w:r>
      <w:r w:rsidR="0074336B" w:rsidRPr="0074336B">
        <w:rPr>
          <w:rFonts w:ascii="Calibri" w:hAnsi="Calibri" w:cs="Times New Roman"/>
          <w:noProof/>
          <w:kern w:val="0"/>
          <w:sz w:val="20"/>
          <w:szCs w:val="24"/>
        </w:rPr>
        <w:t xml:space="preserve">, 2014, </w:t>
      </w:r>
      <w:r w:rsidR="0074336B" w:rsidRPr="0074336B">
        <w:rPr>
          <w:rFonts w:ascii="Calibri" w:hAnsi="Calibri" w:cs="Times New Roman"/>
          <w:b/>
          <w:bCs/>
          <w:noProof/>
          <w:kern w:val="0"/>
          <w:sz w:val="20"/>
          <w:szCs w:val="24"/>
        </w:rPr>
        <w:t>9</w:t>
      </w:r>
      <w:r w:rsidR="0074336B" w:rsidRPr="0074336B">
        <w:rPr>
          <w:rFonts w:ascii="Calibri" w:hAnsi="Calibri" w:cs="Times New Roman"/>
          <w:noProof/>
          <w:kern w:val="0"/>
          <w:sz w:val="20"/>
          <w:szCs w:val="24"/>
        </w:rPr>
        <w:t>, 372–377.</w:t>
      </w:r>
    </w:p>
    <w:p w14:paraId="257EB99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w:t>
      </w:r>
      <w:r w:rsidRPr="0074336B">
        <w:rPr>
          <w:rFonts w:ascii="Calibri" w:hAnsi="Calibri" w:cs="Times New Roman"/>
          <w:noProof/>
          <w:kern w:val="0"/>
          <w:sz w:val="20"/>
          <w:szCs w:val="24"/>
        </w:rPr>
        <w:tab/>
        <w:t xml:space="preserve">RadisavljevicB, RadenovicA, BrivioJ, GiacomettiV, KisA, B. Radisavljevic, A. Radenovic, J. Brivio, V. Giacometti and A. Kis, </w:t>
      </w:r>
      <w:r w:rsidRPr="0074336B">
        <w:rPr>
          <w:rFonts w:ascii="Calibri" w:hAnsi="Calibri" w:cs="Times New Roman"/>
          <w:i/>
          <w:iCs/>
          <w:noProof/>
          <w:kern w:val="0"/>
          <w:sz w:val="20"/>
          <w:szCs w:val="24"/>
        </w:rPr>
        <w:t>Nat Nano</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6</w:t>
      </w:r>
      <w:r w:rsidRPr="0074336B">
        <w:rPr>
          <w:rFonts w:ascii="Calibri" w:hAnsi="Calibri" w:cs="Times New Roman"/>
          <w:noProof/>
          <w:kern w:val="0"/>
          <w:sz w:val="20"/>
          <w:szCs w:val="24"/>
        </w:rPr>
        <w:t>, 147–150.</w:t>
      </w:r>
    </w:p>
    <w:p w14:paraId="09A1C52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w:t>
      </w:r>
      <w:r w:rsidRPr="0074336B">
        <w:rPr>
          <w:rFonts w:ascii="Calibri" w:hAnsi="Calibri" w:cs="Times New Roman"/>
          <w:noProof/>
          <w:kern w:val="0"/>
          <w:sz w:val="20"/>
          <w:szCs w:val="24"/>
        </w:rPr>
        <w:tab/>
        <w:t xml:space="preserve">J. H. Chen, C. Jang, S. Xiao, M. Ishigami and M. S. Fuhrer, </w:t>
      </w:r>
      <w:r w:rsidRPr="0074336B">
        <w:rPr>
          <w:rFonts w:ascii="Calibri" w:hAnsi="Calibri" w:cs="Times New Roman"/>
          <w:i/>
          <w:iCs/>
          <w:noProof/>
          <w:kern w:val="0"/>
          <w:sz w:val="20"/>
          <w:szCs w:val="24"/>
        </w:rPr>
        <w:t>Nat. Nanotechnol.</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3</w:t>
      </w:r>
      <w:r w:rsidRPr="0074336B">
        <w:rPr>
          <w:rFonts w:ascii="Calibri" w:hAnsi="Calibri" w:cs="Times New Roman"/>
          <w:noProof/>
          <w:kern w:val="0"/>
          <w:sz w:val="20"/>
          <w:szCs w:val="24"/>
        </w:rPr>
        <w:t>, 206–209.</w:t>
      </w:r>
    </w:p>
    <w:p w14:paraId="1E15E62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4</w:t>
      </w:r>
      <w:r w:rsidRPr="0074336B">
        <w:rPr>
          <w:rFonts w:ascii="Calibri" w:hAnsi="Calibri" w:cs="Times New Roman"/>
          <w:noProof/>
          <w:kern w:val="0"/>
          <w:sz w:val="20"/>
          <w:szCs w:val="24"/>
        </w:rPr>
        <w:tab/>
        <w:t xml:space="preserve">A. A. Balandin, S. Ghosh, W. Bao, I. Calizo, D. Teweldebrhan, F. Miao and C. N. La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902–907.</w:t>
      </w:r>
    </w:p>
    <w:p w14:paraId="492A3BDB"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5</w:t>
      </w:r>
      <w:r w:rsidRPr="0074336B">
        <w:rPr>
          <w:rFonts w:ascii="Calibri" w:hAnsi="Calibri" w:cs="Times New Roman"/>
          <w:noProof/>
          <w:kern w:val="0"/>
          <w:sz w:val="20"/>
          <w:szCs w:val="24"/>
        </w:rPr>
        <w:tab/>
        <w:t xml:space="preserve">L. Lindsay, D. A. Broido and N. Mingo,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83</w:t>
      </w:r>
      <w:r w:rsidRPr="0074336B">
        <w:rPr>
          <w:rFonts w:ascii="Calibri" w:hAnsi="Calibri" w:cs="Times New Roman"/>
          <w:noProof/>
          <w:kern w:val="0"/>
          <w:sz w:val="20"/>
          <w:szCs w:val="24"/>
        </w:rPr>
        <w:t>.</w:t>
      </w:r>
    </w:p>
    <w:p w14:paraId="74471F6A"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6</w:t>
      </w:r>
      <w:r w:rsidRPr="0074336B">
        <w:rPr>
          <w:rFonts w:ascii="Calibri" w:hAnsi="Calibri" w:cs="Times New Roman"/>
          <w:noProof/>
          <w:kern w:val="0"/>
          <w:sz w:val="20"/>
          <w:szCs w:val="24"/>
        </w:rPr>
        <w:tab/>
        <w:t xml:space="preserve">Y. Ni, Y. Chalopin and S. Volz, </w:t>
      </w:r>
      <w:r w:rsidRPr="0074336B">
        <w:rPr>
          <w:rFonts w:ascii="Calibri" w:hAnsi="Calibri" w:cs="Times New Roman"/>
          <w:i/>
          <w:iCs/>
          <w:noProof/>
          <w:kern w:val="0"/>
          <w:sz w:val="20"/>
          <w:szCs w:val="24"/>
        </w:rPr>
        <w:t>J. Phys. Conf. Ser.</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395</w:t>
      </w:r>
      <w:r w:rsidRPr="0074336B">
        <w:rPr>
          <w:rFonts w:ascii="Calibri" w:hAnsi="Calibri" w:cs="Times New Roman"/>
          <w:noProof/>
          <w:kern w:val="0"/>
          <w:sz w:val="20"/>
          <w:szCs w:val="24"/>
        </w:rPr>
        <w:t>, 12106.</w:t>
      </w:r>
    </w:p>
    <w:p w14:paraId="678D240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7</w:t>
      </w:r>
      <w:r w:rsidRPr="0074336B">
        <w:rPr>
          <w:rFonts w:ascii="Calibri" w:hAnsi="Calibri" w:cs="Times New Roman"/>
          <w:noProof/>
          <w:kern w:val="0"/>
          <w:sz w:val="20"/>
          <w:szCs w:val="24"/>
        </w:rPr>
        <w:tab/>
        <w:t xml:space="preserve">Z. Wang, R. Xie, C. T. Bui, D. Liu, X. Ni, B. Li and J. T. L. Thong,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11</w:t>
      </w:r>
      <w:r w:rsidRPr="0074336B">
        <w:rPr>
          <w:rFonts w:ascii="Calibri" w:hAnsi="Calibri" w:cs="Times New Roman"/>
          <w:noProof/>
          <w:kern w:val="0"/>
          <w:sz w:val="20"/>
          <w:szCs w:val="24"/>
        </w:rPr>
        <w:t>, 113–118.</w:t>
      </w:r>
    </w:p>
    <w:p w14:paraId="2CAD4BB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8</w:t>
      </w:r>
      <w:r w:rsidRPr="0074336B">
        <w:rPr>
          <w:rFonts w:ascii="Calibri" w:hAnsi="Calibri" w:cs="Times New Roman"/>
          <w:noProof/>
          <w:kern w:val="0"/>
          <w:sz w:val="20"/>
          <w:szCs w:val="24"/>
        </w:rPr>
        <w:tab/>
        <w:t xml:space="preserve">B. Liu, F. M. Meng, C. D. Reddy, J. A. Baimova, N. Srikanth, S. V Dmitriev and K. Zhou, </w:t>
      </w:r>
      <w:r w:rsidRPr="0074336B">
        <w:rPr>
          <w:rFonts w:ascii="Calibri" w:hAnsi="Calibri" w:cs="Times New Roman"/>
          <w:i/>
          <w:iCs/>
          <w:noProof/>
          <w:kern w:val="0"/>
          <w:sz w:val="20"/>
          <w:szCs w:val="24"/>
        </w:rPr>
        <w:t>RSC Adv.</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29193–29200.</w:t>
      </w:r>
    </w:p>
    <w:p w14:paraId="0F3E4D0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9</w:t>
      </w:r>
      <w:r w:rsidRPr="0074336B">
        <w:rPr>
          <w:rFonts w:ascii="Calibri" w:hAnsi="Calibri" w:cs="Times New Roman"/>
          <w:noProof/>
          <w:kern w:val="0"/>
          <w:sz w:val="20"/>
          <w:szCs w:val="24"/>
        </w:rPr>
        <w:tab/>
        <w:t xml:space="preserve">Y.-Y. Zhang, Q.-X. Pei, J.-W. Jiang, N. Wei and Y.-W. ZHANG,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483–491.</w:t>
      </w:r>
    </w:p>
    <w:p w14:paraId="641EAD9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0</w:t>
      </w:r>
      <w:r w:rsidRPr="0074336B">
        <w:rPr>
          <w:rFonts w:ascii="Calibri" w:hAnsi="Calibri" w:cs="Times New Roman"/>
          <w:noProof/>
          <w:kern w:val="0"/>
          <w:sz w:val="20"/>
          <w:szCs w:val="24"/>
        </w:rPr>
        <w:tab/>
        <w:t xml:space="preserve">X. Peng and K. Chen, </w:t>
      </w:r>
      <w:r w:rsidRPr="0074336B">
        <w:rPr>
          <w:rFonts w:ascii="Calibri" w:hAnsi="Calibri" w:cs="Times New Roman"/>
          <w:i/>
          <w:iCs/>
          <w:noProof/>
          <w:kern w:val="0"/>
          <w:sz w:val="20"/>
          <w:szCs w:val="24"/>
        </w:rPr>
        <w:t>Nat. Publ. Gr.</w:t>
      </w:r>
      <w:r w:rsidRPr="0074336B">
        <w:rPr>
          <w:rFonts w:ascii="Calibri" w:hAnsi="Calibri" w:cs="Times New Roman"/>
          <w:noProof/>
          <w:kern w:val="0"/>
          <w:sz w:val="20"/>
          <w:szCs w:val="24"/>
        </w:rPr>
        <w:t>, 2015, 1–9.</w:t>
      </w:r>
    </w:p>
    <w:p w14:paraId="07F6205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1</w:t>
      </w:r>
      <w:r w:rsidRPr="0074336B">
        <w:rPr>
          <w:rFonts w:ascii="Calibri" w:hAnsi="Calibri" w:cs="Times New Roman"/>
          <w:noProof/>
          <w:kern w:val="0"/>
          <w:sz w:val="20"/>
          <w:szCs w:val="24"/>
        </w:rPr>
        <w:tab/>
        <w:t xml:space="preserve">A. Jain and A. J. H. McGaughey, </w:t>
      </w:r>
      <w:r w:rsidRPr="0074336B">
        <w:rPr>
          <w:rFonts w:ascii="Calibri" w:hAnsi="Calibri" w:cs="Times New Roman"/>
          <w:i/>
          <w:iCs/>
          <w:noProof/>
          <w:kern w:val="0"/>
          <w:sz w:val="20"/>
          <w:szCs w:val="24"/>
        </w:rPr>
        <w:t>Sci. Rep.</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8501.</w:t>
      </w:r>
    </w:p>
    <w:p w14:paraId="08449DE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2</w:t>
      </w:r>
      <w:r w:rsidRPr="0074336B">
        <w:rPr>
          <w:rFonts w:ascii="Calibri" w:hAnsi="Calibri" w:cs="Times New Roman"/>
          <w:noProof/>
          <w:kern w:val="0"/>
          <w:sz w:val="20"/>
          <w:szCs w:val="24"/>
        </w:rPr>
        <w:tab/>
        <w:t xml:space="preserve">A. Fleurence, R. Friedlein, T. Ozaki, H. Kawai, Y. Wang and Y. Yamada-Takamura,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4B6B568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3</w:t>
      </w:r>
      <w:r w:rsidRPr="0074336B">
        <w:rPr>
          <w:rFonts w:ascii="Calibri" w:hAnsi="Calibri" w:cs="Times New Roman"/>
          <w:noProof/>
          <w:kern w:val="0"/>
          <w:sz w:val="20"/>
          <w:szCs w:val="24"/>
        </w:rPr>
        <w:tab/>
        <w:t xml:space="preserve">L. Meng, Y. Wang, L. Zhang, S. Du, R. Wu, L. Li, Y. Zhang, G. Li, H. Zhou, W. A. Hofer and H. J. Gao,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3</w:t>
      </w:r>
      <w:r w:rsidRPr="0074336B">
        <w:rPr>
          <w:rFonts w:ascii="Calibri" w:hAnsi="Calibri" w:cs="Times New Roman"/>
          <w:noProof/>
          <w:kern w:val="0"/>
          <w:sz w:val="20"/>
          <w:szCs w:val="24"/>
        </w:rPr>
        <w:t>, 685–690.</w:t>
      </w:r>
    </w:p>
    <w:p w14:paraId="6FE3532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4</w:t>
      </w:r>
      <w:r w:rsidRPr="0074336B">
        <w:rPr>
          <w:rFonts w:ascii="Calibri" w:hAnsi="Calibri" w:cs="Times New Roman"/>
          <w:noProof/>
          <w:kern w:val="0"/>
          <w:sz w:val="20"/>
          <w:szCs w:val="24"/>
        </w:rPr>
        <w:tab/>
        <w:t xml:space="preserve">P. Vogt, P. De Padova, C. Quaresima, J. Avila, E. Frantzeskakis, M. C. Asensio, A. Resta, B. Ealet and G. Le Lay,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7EFAF94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5</w:t>
      </w:r>
      <w:r w:rsidRPr="0074336B">
        <w:rPr>
          <w:rFonts w:ascii="Calibri" w:hAnsi="Calibri" w:cs="Times New Roman"/>
          <w:noProof/>
          <w:kern w:val="0"/>
          <w:sz w:val="20"/>
          <w:szCs w:val="24"/>
        </w:rPr>
        <w:tab/>
        <w:t xml:space="preserve">P. De Padova, P. Vogt, A. Resta, J. Avila, I. Razado-Colambo, C. Quaresima, C. Ottaviani, B. Olivieri, T. Bruhn, T. Hirahara, T. Shirai, S. Hasegawa, M. Carmen Asensio and G. Le Lay,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02</w:t>
      </w:r>
      <w:r w:rsidRPr="0074336B">
        <w:rPr>
          <w:rFonts w:ascii="Calibri" w:hAnsi="Calibri" w:cs="Times New Roman"/>
          <w:noProof/>
          <w:kern w:val="0"/>
          <w:sz w:val="20"/>
          <w:szCs w:val="24"/>
        </w:rPr>
        <w:t>.</w:t>
      </w:r>
    </w:p>
    <w:p w14:paraId="7D39220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6</w:t>
      </w:r>
      <w:r w:rsidRPr="0074336B">
        <w:rPr>
          <w:rFonts w:ascii="Calibri" w:hAnsi="Calibri" w:cs="Times New Roman"/>
          <w:noProof/>
          <w:kern w:val="0"/>
          <w:sz w:val="20"/>
          <w:szCs w:val="24"/>
        </w:rPr>
        <w:tab/>
        <w:t xml:space="preserve">B. Feng, Z. Ding, S. Meng, Y. Yao, X. He, P. Cheng, L. Chen and K. W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2</w:t>
      </w:r>
      <w:r w:rsidRPr="0074336B">
        <w:rPr>
          <w:rFonts w:ascii="Calibri" w:hAnsi="Calibri" w:cs="Times New Roman"/>
          <w:noProof/>
          <w:kern w:val="0"/>
          <w:sz w:val="20"/>
          <w:szCs w:val="24"/>
        </w:rPr>
        <w:t>, 3507–3511.</w:t>
      </w:r>
    </w:p>
    <w:p w14:paraId="13DB6AA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7</w:t>
      </w:r>
      <w:r w:rsidRPr="0074336B">
        <w:rPr>
          <w:rFonts w:ascii="Calibri" w:hAnsi="Calibri" w:cs="Times New Roman"/>
          <w:noProof/>
          <w:kern w:val="0"/>
          <w:sz w:val="20"/>
          <w:szCs w:val="24"/>
        </w:rPr>
        <w:tab/>
        <w:t xml:space="preserve">Z. X. Guo, S. Furuya, J. I. Iwata and A. Oshiyama,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87</w:t>
      </w:r>
      <w:r w:rsidRPr="0074336B">
        <w:rPr>
          <w:rFonts w:ascii="Calibri" w:hAnsi="Calibri" w:cs="Times New Roman"/>
          <w:noProof/>
          <w:kern w:val="0"/>
          <w:sz w:val="20"/>
          <w:szCs w:val="24"/>
        </w:rPr>
        <w:t>.</w:t>
      </w:r>
    </w:p>
    <w:p w14:paraId="6396F868"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8</w:t>
      </w:r>
      <w:r w:rsidRPr="0074336B">
        <w:rPr>
          <w:rFonts w:ascii="Calibri" w:hAnsi="Calibri" w:cs="Times New Roman"/>
          <w:noProof/>
          <w:kern w:val="0"/>
          <w:sz w:val="20"/>
          <w:szCs w:val="24"/>
        </w:rPr>
        <w:tab/>
        <w:t xml:space="preserve">Z. X. Guo and A. Oshiyama, </w:t>
      </w:r>
      <w:r w:rsidRPr="0074336B">
        <w:rPr>
          <w:rFonts w:ascii="Calibri" w:hAnsi="Calibri" w:cs="Times New Roman"/>
          <w:i/>
          <w:iCs/>
          <w:noProof/>
          <w:kern w:val="0"/>
          <w:sz w:val="20"/>
          <w:szCs w:val="24"/>
        </w:rPr>
        <w:t>New J.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7</w:t>
      </w:r>
      <w:r w:rsidRPr="0074336B">
        <w:rPr>
          <w:rFonts w:ascii="Calibri" w:hAnsi="Calibri" w:cs="Times New Roman"/>
          <w:noProof/>
          <w:kern w:val="0"/>
          <w:sz w:val="20"/>
          <w:szCs w:val="24"/>
        </w:rPr>
        <w:t>, 45028.</w:t>
      </w:r>
    </w:p>
    <w:p w14:paraId="31C49E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9</w:t>
      </w:r>
      <w:r w:rsidRPr="0074336B">
        <w:rPr>
          <w:rFonts w:ascii="Calibri" w:hAnsi="Calibri" w:cs="Times New Roman"/>
          <w:noProof/>
          <w:kern w:val="0"/>
          <w:sz w:val="20"/>
          <w:szCs w:val="24"/>
        </w:rPr>
        <w:tab/>
        <w:t xml:space="preserve">A. I. Hochbaum, R. Chen, R. D. Delgado, W. Liang, E. C. Garnett, M. Najarian, A. Majumdar and P. Yang,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3–167.</w:t>
      </w:r>
    </w:p>
    <w:p w14:paraId="5EEF29C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0</w:t>
      </w:r>
      <w:r w:rsidRPr="0074336B">
        <w:rPr>
          <w:rFonts w:ascii="Calibri" w:hAnsi="Calibri" w:cs="Times New Roman"/>
          <w:noProof/>
          <w:kern w:val="0"/>
          <w:sz w:val="20"/>
          <w:szCs w:val="24"/>
        </w:rPr>
        <w:tab/>
        <w:t xml:space="preserve">X. Yang, A. C. To and R. Tian, </w:t>
      </w:r>
      <w:r w:rsidRPr="0074336B">
        <w:rPr>
          <w:rFonts w:ascii="Calibri" w:hAnsi="Calibri" w:cs="Times New Roman"/>
          <w:i/>
          <w:iCs/>
          <w:noProof/>
          <w:kern w:val="0"/>
          <w:sz w:val="20"/>
          <w:szCs w:val="24"/>
        </w:rPr>
        <w:t>Nanotechnology</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21</w:t>
      </w:r>
      <w:r w:rsidRPr="0074336B">
        <w:rPr>
          <w:rFonts w:ascii="Calibri" w:hAnsi="Calibri" w:cs="Times New Roman"/>
          <w:noProof/>
          <w:kern w:val="0"/>
          <w:sz w:val="20"/>
          <w:szCs w:val="24"/>
        </w:rPr>
        <w:t>, 155704.</w:t>
      </w:r>
    </w:p>
    <w:p w14:paraId="182219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1</w:t>
      </w:r>
      <w:r w:rsidRPr="0074336B">
        <w:rPr>
          <w:rFonts w:ascii="Calibri" w:hAnsi="Calibri" w:cs="Times New Roman"/>
          <w:noProof/>
          <w:kern w:val="0"/>
          <w:sz w:val="20"/>
          <w:szCs w:val="24"/>
        </w:rPr>
        <w:tab/>
        <w:t xml:space="preserve">L. Shi, D. Yao, G. Zhang and B. Li,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09, </w:t>
      </w:r>
      <w:r w:rsidRPr="0074336B">
        <w:rPr>
          <w:rFonts w:ascii="Calibri" w:hAnsi="Calibri" w:cs="Times New Roman"/>
          <w:b/>
          <w:bCs/>
          <w:noProof/>
          <w:kern w:val="0"/>
          <w:sz w:val="20"/>
          <w:szCs w:val="24"/>
        </w:rPr>
        <w:t>95</w:t>
      </w:r>
      <w:r w:rsidRPr="0074336B">
        <w:rPr>
          <w:rFonts w:ascii="Calibri" w:hAnsi="Calibri" w:cs="Times New Roman"/>
          <w:noProof/>
          <w:kern w:val="0"/>
          <w:sz w:val="20"/>
          <w:szCs w:val="24"/>
        </w:rPr>
        <w:t>.</w:t>
      </w:r>
    </w:p>
    <w:p w14:paraId="6F26C65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2</w:t>
      </w:r>
      <w:r w:rsidRPr="0074336B">
        <w:rPr>
          <w:rFonts w:ascii="Calibri" w:hAnsi="Calibri" w:cs="Times New Roman"/>
          <w:noProof/>
          <w:kern w:val="0"/>
          <w:sz w:val="20"/>
          <w:szCs w:val="24"/>
        </w:rPr>
        <w:tab/>
        <w:t xml:space="preserve">A. I. Boukai, Y. Bunimovich, J. Tahir-Kheli, J.-K. Yu, W. A. Goddard and J. R. Heath,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8–71.</w:t>
      </w:r>
    </w:p>
    <w:p w14:paraId="3D938BD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3</w:t>
      </w:r>
      <w:r w:rsidRPr="0074336B">
        <w:rPr>
          <w:rFonts w:ascii="Calibri" w:hAnsi="Calibri" w:cs="Times New Roman"/>
          <w:noProof/>
          <w:kern w:val="0"/>
          <w:sz w:val="20"/>
          <w:szCs w:val="24"/>
        </w:rPr>
        <w:tab/>
        <w:t xml:space="preserve">Q. X. Pei, Y. W. Zhang, Z. D. Sha and V. B. Shenoy,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w:t>
      </w:r>
    </w:p>
    <w:p w14:paraId="60686C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lastRenderedPageBreak/>
        <w:t>24</w:t>
      </w:r>
      <w:r w:rsidRPr="0074336B">
        <w:rPr>
          <w:rFonts w:ascii="Calibri" w:hAnsi="Calibri" w:cs="Times New Roman"/>
          <w:noProof/>
          <w:kern w:val="0"/>
          <w:sz w:val="20"/>
          <w:szCs w:val="24"/>
        </w:rPr>
        <w:tab/>
        <w:t xml:space="preserve">T. Y. Ng, J. Yeo and Z. Liu, </w:t>
      </w:r>
      <w:r w:rsidRPr="0074336B">
        <w:rPr>
          <w:rFonts w:ascii="Calibri" w:hAnsi="Calibri" w:cs="Times New Roman"/>
          <w:i/>
          <w:iCs/>
          <w:noProof/>
          <w:kern w:val="0"/>
          <w:sz w:val="20"/>
          <w:szCs w:val="24"/>
        </w:rPr>
        <w:t>Int. J. Mech. Mater. De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9</w:t>
      </w:r>
      <w:r w:rsidRPr="0074336B">
        <w:rPr>
          <w:rFonts w:ascii="Calibri" w:hAnsi="Calibri" w:cs="Times New Roman"/>
          <w:noProof/>
          <w:kern w:val="0"/>
          <w:sz w:val="20"/>
          <w:szCs w:val="24"/>
        </w:rPr>
        <w:t>, 105–114.</w:t>
      </w:r>
    </w:p>
    <w:p w14:paraId="2112A4B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5</w:t>
      </w:r>
      <w:r w:rsidRPr="0074336B">
        <w:rPr>
          <w:rFonts w:ascii="Calibri" w:hAnsi="Calibri" w:cs="Times New Roman"/>
          <w:noProof/>
          <w:kern w:val="0"/>
          <w:sz w:val="20"/>
          <w:szCs w:val="24"/>
        </w:rPr>
        <w:tab/>
        <w:t xml:space="preserve">H. Xie, M. Hu and H. Bao,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104</w:t>
      </w:r>
      <w:r w:rsidRPr="0074336B">
        <w:rPr>
          <w:rFonts w:ascii="Calibri" w:hAnsi="Calibri" w:cs="Times New Roman"/>
          <w:noProof/>
          <w:kern w:val="0"/>
          <w:sz w:val="20"/>
          <w:szCs w:val="24"/>
        </w:rPr>
        <w:t>.</w:t>
      </w:r>
    </w:p>
    <w:p w14:paraId="63452A3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6</w:t>
      </w:r>
      <w:r w:rsidRPr="0074336B">
        <w:rPr>
          <w:rFonts w:ascii="Calibri" w:hAnsi="Calibri" w:cs="Times New Roman"/>
          <w:noProof/>
          <w:kern w:val="0"/>
          <w:sz w:val="20"/>
          <w:szCs w:val="24"/>
        </w:rPr>
        <w:tab/>
        <w:t xml:space="preserve">X. Zhang, H. Xie, M. Hu, H. Bao, S. Yue, G. Qin and G. Su,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89</w:t>
      </w:r>
      <w:r w:rsidRPr="0074336B">
        <w:rPr>
          <w:rFonts w:ascii="Calibri" w:hAnsi="Calibri" w:cs="Times New Roman"/>
          <w:noProof/>
          <w:kern w:val="0"/>
          <w:sz w:val="20"/>
          <w:szCs w:val="24"/>
        </w:rPr>
        <w:t>.</w:t>
      </w:r>
    </w:p>
    <w:p w14:paraId="6F723D60"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7</w:t>
      </w:r>
      <w:r w:rsidRPr="0074336B">
        <w:rPr>
          <w:rFonts w:ascii="Calibri" w:hAnsi="Calibri" w:cs="Times New Roman"/>
          <w:noProof/>
          <w:kern w:val="0"/>
          <w:sz w:val="20"/>
          <w:szCs w:val="24"/>
        </w:rPr>
        <w:tab/>
        <w:t xml:space="preserve">B. Liu, C. D. Reddy, J. Jiang, H. Zhu, J. a Baimova, S. V Dmitriev and K. Zhou, </w:t>
      </w:r>
      <w:r w:rsidRPr="0074336B">
        <w:rPr>
          <w:rFonts w:ascii="Calibri" w:hAnsi="Calibri" w:cs="Times New Roman"/>
          <w:i/>
          <w:iCs/>
          <w:noProof/>
          <w:kern w:val="0"/>
          <w:sz w:val="20"/>
          <w:szCs w:val="24"/>
        </w:rPr>
        <w:t>J. Phys. D. Appl.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47</w:t>
      </w:r>
      <w:r w:rsidRPr="0074336B">
        <w:rPr>
          <w:rFonts w:ascii="Calibri" w:hAnsi="Calibri" w:cs="Times New Roman"/>
          <w:noProof/>
          <w:kern w:val="0"/>
          <w:sz w:val="20"/>
          <w:szCs w:val="24"/>
        </w:rPr>
        <w:t>, 165301.</w:t>
      </w:r>
    </w:p>
    <w:p w14:paraId="0CA97634"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8</w:t>
      </w:r>
      <w:r w:rsidRPr="0074336B">
        <w:rPr>
          <w:rFonts w:ascii="Calibri" w:hAnsi="Calibri" w:cs="Times New Roman"/>
          <w:noProof/>
          <w:kern w:val="0"/>
          <w:sz w:val="20"/>
          <w:szCs w:val="24"/>
        </w:rPr>
        <w:tab/>
        <w:t xml:space="preserve">Z. Wang, T. Feng and X. Ruan,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17</w:t>
      </w:r>
      <w:r w:rsidRPr="0074336B">
        <w:rPr>
          <w:rFonts w:ascii="Calibri" w:hAnsi="Calibri" w:cs="Times New Roman"/>
          <w:noProof/>
          <w:kern w:val="0"/>
          <w:sz w:val="20"/>
          <w:szCs w:val="24"/>
        </w:rPr>
        <w:t>, 1–10.</w:t>
      </w:r>
    </w:p>
    <w:p w14:paraId="5C2852C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9</w:t>
      </w:r>
      <w:r w:rsidRPr="0074336B">
        <w:rPr>
          <w:rFonts w:ascii="Calibri" w:hAnsi="Calibri" w:cs="Times New Roman"/>
          <w:noProof/>
          <w:kern w:val="0"/>
          <w:sz w:val="20"/>
          <w:szCs w:val="24"/>
        </w:rPr>
        <w:tab/>
        <w:t xml:space="preserve">X. Zhang, H. Bao and M. Hu,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2015, 6014–6022.</w:t>
      </w:r>
    </w:p>
    <w:p w14:paraId="11FC64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0</w:t>
      </w:r>
      <w:r w:rsidRPr="0074336B">
        <w:rPr>
          <w:rFonts w:ascii="Calibri" w:hAnsi="Calibri" w:cs="Times New Roman"/>
          <w:noProof/>
          <w:kern w:val="0"/>
          <w:sz w:val="20"/>
          <w:szCs w:val="24"/>
        </w:rPr>
        <w:tab/>
        <w:t xml:space="preserve">A. Bodapati, P. K. Schelling, S. R. Phillpot and P. Keblinski,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74</w:t>
      </w:r>
      <w:r w:rsidRPr="0074336B">
        <w:rPr>
          <w:rFonts w:ascii="Calibri" w:hAnsi="Calibri" w:cs="Times New Roman"/>
          <w:noProof/>
          <w:kern w:val="0"/>
          <w:sz w:val="20"/>
          <w:szCs w:val="24"/>
        </w:rPr>
        <w:t>, 1–11.</w:t>
      </w:r>
    </w:p>
    <w:p w14:paraId="1AA386A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1</w:t>
      </w:r>
      <w:r w:rsidRPr="0074336B">
        <w:rPr>
          <w:rFonts w:ascii="Calibri" w:hAnsi="Calibri" w:cs="Times New Roman"/>
          <w:noProof/>
          <w:kern w:val="0"/>
          <w:sz w:val="20"/>
          <w:szCs w:val="24"/>
        </w:rPr>
        <w:tab/>
        <w:t xml:space="preserve">G. H. Tang, C. Bi and B. Fu,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 184302–184308.</w:t>
      </w:r>
    </w:p>
    <w:p w14:paraId="0E725F7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2</w:t>
      </w:r>
      <w:r w:rsidRPr="0074336B">
        <w:rPr>
          <w:rFonts w:ascii="Calibri" w:hAnsi="Calibri" w:cs="Times New Roman"/>
          <w:noProof/>
          <w:kern w:val="0"/>
          <w:sz w:val="20"/>
          <w:szCs w:val="24"/>
        </w:rPr>
        <w:tab/>
        <w:t xml:space="preserve">C. Jeong, S. Datta and M. Lundstrom,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11</w:t>
      </w:r>
      <w:r w:rsidRPr="0074336B">
        <w:rPr>
          <w:rFonts w:ascii="Calibri" w:hAnsi="Calibri" w:cs="Times New Roman"/>
          <w:noProof/>
          <w:kern w:val="0"/>
          <w:sz w:val="20"/>
          <w:szCs w:val="24"/>
        </w:rPr>
        <w:t>, 495–500.</w:t>
      </w:r>
    </w:p>
    <w:p w14:paraId="54C5DA3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3</w:t>
      </w:r>
      <w:r w:rsidRPr="0074336B">
        <w:rPr>
          <w:rFonts w:ascii="Calibri" w:hAnsi="Calibri" w:cs="Times New Roman"/>
          <w:noProof/>
          <w:kern w:val="0"/>
          <w:sz w:val="20"/>
          <w:szCs w:val="24"/>
        </w:rPr>
        <w:tab/>
        <w:t xml:space="preserve">W. Liu and M. Asheghi, </w:t>
      </w:r>
      <w:r w:rsidRPr="0074336B">
        <w:rPr>
          <w:rFonts w:ascii="Calibri" w:hAnsi="Calibri" w:cs="Times New Roman"/>
          <w:i/>
          <w:iCs/>
          <w:noProof/>
          <w:kern w:val="0"/>
          <w:sz w:val="20"/>
          <w:szCs w:val="24"/>
        </w:rPr>
        <w:t>J. Heat Transfer</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128</w:t>
      </w:r>
      <w:r w:rsidRPr="0074336B">
        <w:rPr>
          <w:rFonts w:ascii="Calibri" w:hAnsi="Calibri" w:cs="Times New Roman"/>
          <w:noProof/>
          <w:kern w:val="0"/>
          <w:sz w:val="20"/>
          <w:szCs w:val="24"/>
        </w:rPr>
        <w:t>, 75–83.</w:t>
      </w:r>
    </w:p>
    <w:p w14:paraId="45510C0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4</w:t>
      </w:r>
      <w:r w:rsidRPr="0074336B">
        <w:rPr>
          <w:rFonts w:ascii="Calibri" w:hAnsi="Calibri" w:cs="Times New Roman"/>
          <w:noProof/>
          <w:kern w:val="0"/>
          <w:sz w:val="20"/>
          <w:szCs w:val="24"/>
        </w:rPr>
        <w:tab/>
        <w:t xml:space="preserve">Z. Wang and Z. Li, </w:t>
      </w:r>
      <w:r w:rsidRPr="0074336B">
        <w:rPr>
          <w:rFonts w:ascii="Calibri" w:hAnsi="Calibri" w:cs="Times New Roman"/>
          <w:i/>
          <w:iCs/>
          <w:noProof/>
          <w:kern w:val="0"/>
          <w:sz w:val="20"/>
          <w:szCs w:val="24"/>
        </w:rPr>
        <w:t>Appl. Therm. Eng.</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26</w:t>
      </w:r>
      <w:r w:rsidRPr="0074336B">
        <w:rPr>
          <w:rFonts w:ascii="Calibri" w:hAnsi="Calibri" w:cs="Times New Roman"/>
          <w:noProof/>
          <w:kern w:val="0"/>
          <w:sz w:val="20"/>
          <w:szCs w:val="24"/>
        </w:rPr>
        <w:t>, 2063–2066.</w:t>
      </w:r>
    </w:p>
    <w:p w14:paraId="514659A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5</w:t>
      </w:r>
      <w:r w:rsidRPr="0074336B">
        <w:rPr>
          <w:rFonts w:ascii="Calibri" w:hAnsi="Calibri" w:cs="Times New Roman"/>
          <w:noProof/>
          <w:kern w:val="0"/>
          <w:sz w:val="20"/>
          <w:szCs w:val="24"/>
        </w:rPr>
        <w:tab/>
        <w:t xml:space="preserve">Z. X. Guo, Y. Y. Zhang, H. Xiang, X. G. Gong and A. Oshiyama, </w:t>
      </w:r>
      <w:r w:rsidRPr="0074336B">
        <w:rPr>
          <w:rFonts w:ascii="Calibri" w:hAnsi="Calibri" w:cs="Times New Roman"/>
          <w:i/>
          <w:iCs/>
          <w:noProof/>
          <w:kern w:val="0"/>
          <w:sz w:val="20"/>
          <w:szCs w:val="24"/>
        </w:rPr>
        <w:t>Phys. Rev. B</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92</w:t>
      </w:r>
      <w:r w:rsidRPr="0074336B">
        <w:rPr>
          <w:rFonts w:ascii="Calibri" w:hAnsi="Calibri" w:cs="Times New Roman"/>
          <w:noProof/>
          <w:kern w:val="0"/>
          <w:sz w:val="20"/>
          <w:szCs w:val="24"/>
        </w:rPr>
        <w:t>, 201413(R).</w:t>
      </w:r>
    </w:p>
    <w:p w14:paraId="12EA4CF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6</w:t>
      </w:r>
      <w:r w:rsidRPr="0074336B">
        <w:rPr>
          <w:rFonts w:ascii="Calibri" w:hAnsi="Calibri" w:cs="Times New Roman"/>
          <w:noProof/>
          <w:kern w:val="0"/>
          <w:sz w:val="20"/>
          <w:szCs w:val="24"/>
        </w:rPr>
        <w:tab/>
        <w:t xml:space="preserve">T. Kumagai, S. Izumi, S. Hara and S. Sakai, </w:t>
      </w:r>
      <w:r w:rsidRPr="0074336B">
        <w:rPr>
          <w:rFonts w:ascii="Calibri" w:hAnsi="Calibri" w:cs="Times New Roman"/>
          <w:i/>
          <w:iCs/>
          <w:noProof/>
          <w:kern w:val="0"/>
          <w:sz w:val="20"/>
          <w:szCs w:val="24"/>
        </w:rPr>
        <w:t>Comput. Mater. Sci.</w:t>
      </w:r>
      <w:r w:rsidRPr="0074336B">
        <w:rPr>
          <w:rFonts w:ascii="Calibri" w:hAnsi="Calibri" w:cs="Times New Roman"/>
          <w:noProof/>
          <w:kern w:val="0"/>
          <w:sz w:val="20"/>
          <w:szCs w:val="24"/>
        </w:rPr>
        <w:t xml:space="preserve">, 2007, </w:t>
      </w:r>
      <w:r w:rsidRPr="0074336B">
        <w:rPr>
          <w:rFonts w:ascii="Calibri" w:hAnsi="Calibri" w:cs="Times New Roman"/>
          <w:b/>
          <w:bCs/>
          <w:noProof/>
          <w:kern w:val="0"/>
          <w:sz w:val="20"/>
          <w:szCs w:val="24"/>
        </w:rPr>
        <w:t>39</w:t>
      </w:r>
      <w:r w:rsidRPr="0074336B">
        <w:rPr>
          <w:rFonts w:ascii="Calibri" w:hAnsi="Calibri" w:cs="Times New Roman"/>
          <w:noProof/>
          <w:kern w:val="0"/>
          <w:sz w:val="20"/>
          <w:szCs w:val="24"/>
        </w:rPr>
        <w:t>, 457–464.</w:t>
      </w:r>
    </w:p>
    <w:p w14:paraId="4197456B" w14:textId="77777777" w:rsidR="0074336B" w:rsidRPr="0074336B" w:rsidRDefault="0074336B" w:rsidP="0074336B">
      <w:pPr>
        <w:autoSpaceDE w:val="0"/>
        <w:autoSpaceDN w:val="0"/>
        <w:adjustRightInd w:val="0"/>
        <w:spacing w:before="100" w:after="100"/>
        <w:ind w:left="640" w:hanging="640"/>
        <w:jc w:val="left"/>
        <w:rPr>
          <w:rFonts w:ascii="Calibri" w:hAnsi="Calibri"/>
          <w:noProof/>
          <w:sz w:val="20"/>
        </w:rPr>
      </w:pPr>
      <w:r w:rsidRPr="0074336B">
        <w:rPr>
          <w:rFonts w:ascii="Calibri" w:hAnsi="Calibri" w:cs="Times New Roman"/>
          <w:noProof/>
          <w:kern w:val="0"/>
          <w:sz w:val="20"/>
          <w:szCs w:val="24"/>
        </w:rPr>
        <w:t>37</w:t>
      </w:r>
      <w:r w:rsidRPr="0074336B">
        <w:rPr>
          <w:rFonts w:ascii="Calibri" w:hAnsi="Calibri" w:cs="Times New Roman"/>
          <w:noProof/>
          <w:kern w:val="0"/>
          <w:sz w:val="20"/>
          <w:szCs w:val="24"/>
        </w:rPr>
        <w:tab/>
        <w:t xml:space="preserve">J. A. Thomas, R. M. Iutzi and A. J. H. McGaughey,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81</w:t>
      </w:r>
      <w:r w:rsidRPr="0074336B">
        <w:rPr>
          <w:rFonts w:ascii="Calibri" w:hAnsi="Calibri" w:cs="Times New Roman"/>
          <w:noProof/>
          <w:kern w:val="0"/>
          <w:sz w:val="20"/>
          <w:szCs w:val="24"/>
        </w:rPr>
        <w:t>.</w:t>
      </w:r>
    </w:p>
    <w:p w14:paraId="5EFD5509" w14:textId="77777777" w:rsidR="00C154D6" w:rsidRPr="00C07B53" w:rsidRDefault="00C154D6" w:rsidP="002E6A5D">
      <w:pPr>
        <w:jc w:val="left"/>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bookmarkStart w:id="1" w:name="table_binding_energy"/>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bookmarkEnd w:id="1"/>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bookmarkStart w:id="2" w:name="table_anisotropy"/>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bookmarkEnd w:id="2"/>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3" w:name="_MON_1548525008"/>
    <w:bookmarkEnd w:id="3"/>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4pt;height:194.25pt" o:ole="">
            <v:imagedata r:id="rId8" o:title=""/>
          </v:shape>
          <o:OLEObject Type="Embed" ProgID="Word.Document.12" ShapeID="_x0000_i1025" DrawAspect="Content" ObjectID="_1548581055"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4" w:name="fig_allstructures"/>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4"/>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6"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7"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type id="_x0000_t202" coordsize="21600,21600" o:spt="202" path="m,l,21600r21600,l21600,xe">
                  <v:stroke joinstyle="miter"/>
                  <v:path gradientshapeok="t" o:connecttype="rect"/>
                </v:shapetype>
                <v:shape id="TextBox 27" o:spid="_x0000_s1028"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29"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0"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1"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2"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3"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4"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5"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5" w:name="fig_tc_length"/>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5"/>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2pt;height:188.3pt" o:ole="">
            <v:imagedata r:id="rId12" o:title=""/>
          </v:shape>
          <o:OLEObject Type="Embed" ProgID="Unknown" ShapeID="_x0000_i1026" DrawAspect="Content" ObjectID="_1548581056"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6" w:name="fig_layer_directi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6"/>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7" w:name="fig_phon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7"/>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713677" w14:textId="77777777" w:rsidR="00FF12B8" w:rsidRDefault="00FF12B8" w:rsidP="00C154D6">
      <w:r>
        <w:separator/>
      </w:r>
    </w:p>
  </w:endnote>
  <w:endnote w:type="continuationSeparator" w:id="0">
    <w:p w14:paraId="6913A9B2" w14:textId="77777777" w:rsidR="00FF12B8" w:rsidRDefault="00FF12B8"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57D57C" w14:textId="77777777" w:rsidR="00FF12B8" w:rsidRDefault="00FF12B8" w:rsidP="00C154D6">
      <w:r>
        <w:separator/>
      </w:r>
    </w:p>
  </w:footnote>
  <w:footnote w:type="continuationSeparator" w:id="0">
    <w:p w14:paraId="0A72D129" w14:textId="77777777" w:rsidR="00FF12B8" w:rsidRDefault="00FF12B8"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0C0"/>
    <w:rsid w:val="002D3E4E"/>
    <w:rsid w:val="002D7D03"/>
    <w:rsid w:val="002E396F"/>
    <w:rsid w:val="002E67D4"/>
    <w:rsid w:val="002E6A5D"/>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22ED"/>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3E5578"/>
    <w:rsid w:val="00400AE4"/>
    <w:rsid w:val="0040628F"/>
    <w:rsid w:val="00407523"/>
    <w:rsid w:val="00407D57"/>
    <w:rsid w:val="00412A81"/>
    <w:rsid w:val="004135DA"/>
    <w:rsid w:val="00413B2F"/>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A6C0A"/>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336B"/>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E5DB5"/>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0037"/>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48CE"/>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43A2"/>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3F52"/>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1FE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13465"/>
    <w:rsid w:val="00F20180"/>
    <w:rsid w:val="00F23B35"/>
    <w:rsid w:val="00F24F22"/>
    <w:rsid w:val="00F36E48"/>
    <w:rsid w:val="00F370A0"/>
    <w:rsid w:val="00F375CD"/>
    <w:rsid w:val="00F37EE1"/>
    <w:rsid w:val="00F4075E"/>
    <w:rsid w:val="00F55EA5"/>
    <w:rsid w:val="00F57DBC"/>
    <w:rsid w:val="00F6009E"/>
    <w:rsid w:val="00F6521C"/>
    <w:rsid w:val="00F6697D"/>
    <w:rsid w:val="00F7130D"/>
    <w:rsid w:val="00F86F23"/>
    <w:rsid w:val="00F9001E"/>
    <w:rsid w:val="00F929FE"/>
    <w:rsid w:val="00F94F3E"/>
    <w:rsid w:val="00FB76D1"/>
    <w:rsid w:val="00FC62BE"/>
    <w:rsid w:val="00FD0F72"/>
    <w:rsid w:val="00FE1A2C"/>
    <w:rsid w:val="00FE53F5"/>
    <w:rsid w:val="00FF12B8"/>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8E32A-A078-443D-8E5F-191733CFD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07</TotalTime>
  <Pages>11</Pages>
  <Words>18159</Words>
  <Characters>103511</Characters>
  <Application>Microsoft Office Word</Application>
  <DocSecurity>0</DocSecurity>
  <Lines>862</Lines>
  <Paragraphs>242</Paragraphs>
  <ScaleCrop>false</ScaleCrop>
  <Company/>
  <LinksUpToDate>false</LinksUpToDate>
  <CharactersWithSpaces>12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70</cp:revision>
  <dcterms:created xsi:type="dcterms:W3CDTF">2014-11-05T05:16:00Z</dcterms:created>
  <dcterms:modified xsi:type="dcterms:W3CDTF">2017-02-14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